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DE1A1E" w14:textId="77777777" w:rsidR="003C3836" w:rsidRDefault="00F133E4" w:rsidP="00F133E4">
      <w:pPr>
        <w:pStyle w:val="Heading1"/>
      </w:pPr>
      <w:r>
        <w:t>Chapter 1: Introduction</w:t>
      </w:r>
    </w:p>
    <w:p w14:paraId="4C9CF42C" w14:textId="77777777" w:rsidR="00F133E4" w:rsidRDefault="00F133E4" w:rsidP="00F133E4">
      <w:pPr>
        <w:pStyle w:val="Heading2"/>
      </w:pPr>
      <w:r>
        <w:t>Chapter Overview</w:t>
      </w:r>
    </w:p>
    <w:p w14:paraId="3C501ED1" w14:textId="77777777" w:rsidR="008407FE" w:rsidRDefault="009810B7" w:rsidP="008407FE">
      <w:pPr>
        <w:spacing w:line="360" w:lineRule="auto"/>
        <w:rPr>
          <w:rFonts w:cs="Times New Roman"/>
        </w:rPr>
      </w:pPr>
      <w:r w:rsidRPr="009810B7">
        <w:rPr>
          <w:rFonts w:cs="Times New Roman"/>
        </w:rPr>
        <w:t>This chapter covers the overview of the project, it’s background, the justification of the problem being addressed and the research question relevant to this research. The motivation behind attempting this research is also explained. Furthermore, the Aim and the scope that will be attempted in this research will also be defined. The Research objectives that will be fulfilled and also personal objectives of conducting this research will be mentioned along with an overview of the solution. The requirements for such proposed solution will also be defined.</w:t>
      </w:r>
    </w:p>
    <w:p w14:paraId="68BB01CE" w14:textId="77777777" w:rsidR="009810B7" w:rsidRPr="008407FE" w:rsidRDefault="009810B7" w:rsidP="008407FE">
      <w:pPr>
        <w:spacing w:line="360" w:lineRule="auto"/>
      </w:pPr>
    </w:p>
    <w:p w14:paraId="6941196B" w14:textId="77777777" w:rsidR="008407FE" w:rsidRDefault="00F133E4" w:rsidP="00815E51">
      <w:pPr>
        <w:pStyle w:val="Heading2"/>
      </w:pPr>
      <w:r>
        <w:t>Project Overview</w:t>
      </w:r>
    </w:p>
    <w:p w14:paraId="0179190F" w14:textId="77777777" w:rsidR="00F133E4" w:rsidRDefault="00F133E4" w:rsidP="008407FE">
      <w:pPr>
        <w:pStyle w:val="Heading3"/>
      </w:pPr>
      <w:r>
        <w:t>Project Background</w:t>
      </w:r>
    </w:p>
    <w:p w14:paraId="1DC2F93E" w14:textId="77777777" w:rsidR="0014141C" w:rsidRDefault="009810B7" w:rsidP="008407FE">
      <w:pPr>
        <w:spacing w:line="360" w:lineRule="auto"/>
        <w:rPr>
          <w:rFonts w:cs="Times New Roman"/>
        </w:rPr>
      </w:pPr>
      <w:r>
        <w:rPr>
          <w:b/>
          <w:bCs/>
        </w:rPr>
        <w:t>Images</w:t>
      </w:r>
      <w:r w:rsidR="00A4342B">
        <w:rPr>
          <w:b/>
          <w:bCs/>
        </w:rPr>
        <w:br/>
      </w:r>
      <w:r w:rsidR="00A4342B">
        <w:t xml:space="preserve">Human beings can be considered predominantly visual creatures as we use our sense of vision when available to understand our surroundings. Due to this reason we have created images to capture moments of this ever constantly moving world. Images have since then evolved to not only capturing real world moments but to digital drawings and other representations of visual still media. </w:t>
      </w:r>
      <w:commentRangeStart w:id="0"/>
      <w:r w:rsidR="00A4342B">
        <w:t xml:space="preserve">An </w:t>
      </w:r>
      <w:r>
        <w:t xml:space="preserve">image </w:t>
      </w:r>
      <w:r w:rsidR="00A4342B">
        <w:t xml:space="preserve">can be </w:t>
      </w:r>
      <w:r>
        <w:t>a single picture which represents something. It may be a picture of a person, of people or animals, or of an outdoor scene, or a microphotograph of an electronic component, or the result of medical imaging</w:t>
      </w:r>
      <w:commentRangeEnd w:id="0"/>
      <w:r w:rsidR="00C3095E">
        <w:rPr>
          <w:rStyle w:val="CommentReference"/>
        </w:rPr>
        <w:commentReference w:id="0"/>
      </w:r>
      <w:r>
        <w:t xml:space="preserve">. </w:t>
      </w:r>
      <w:r w:rsidR="008407FE" w:rsidRPr="00DE662E">
        <w:rPr>
          <w:rFonts w:cs="Times New Roman"/>
        </w:rPr>
        <w:t xml:space="preserve">When image files are attempted to be classified, two main classifications can be identified. Vector images and Raster images. There are different pros and cons of using either a Vector image or a Raster image. </w:t>
      </w:r>
    </w:p>
    <w:p w14:paraId="5BE07A1E" w14:textId="77777777" w:rsidR="0014141C" w:rsidRDefault="00A4342B" w:rsidP="008407FE">
      <w:pPr>
        <w:spacing w:line="360" w:lineRule="auto"/>
        <w:rPr>
          <w:rFonts w:cs="Times New Roman"/>
          <w:b/>
          <w:bCs/>
        </w:rPr>
      </w:pPr>
      <w:r>
        <w:rPr>
          <w:rFonts w:cs="Times New Roman"/>
          <w:b/>
          <w:bCs/>
        </w:rPr>
        <w:t>R</w:t>
      </w:r>
      <w:r w:rsidR="008407FE" w:rsidRPr="008407FE">
        <w:rPr>
          <w:rFonts w:cs="Times New Roman"/>
          <w:b/>
          <w:bCs/>
        </w:rPr>
        <w:t>aster Images</w:t>
      </w:r>
    </w:p>
    <w:p w14:paraId="4DB9B7E3" w14:textId="77777777" w:rsidR="008407FE" w:rsidRDefault="0014141C" w:rsidP="008407FE">
      <w:pPr>
        <w:spacing w:line="360" w:lineRule="auto"/>
        <w:rPr>
          <w:rFonts w:cs="Times New Roman"/>
        </w:rPr>
      </w:pPr>
      <w:r w:rsidRPr="00DE662E">
        <w:rPr>
          <w:rFonts w:cs="Times New Roman"/>
        </w:rPr>
        <w:t>A raster image is built up of color pixels which are arranged to f</w:t>
      </w:r>
      <w:r>
        <w:rPr>
          <w:rFonts w:cs="Times New Roman"/>
        </w:rPr>
        <w:t>orm the necessary result image.</w:t>
      </w:r>
      <w:r w:rsidR="008407FE">
        <w:rPr>
          <w:rFonts w:cs="Times New Roman"/>
          <w:b/>
          <w:bCs/>
        </w:rPr>
        <w:br/>
      </w:r>
      <w:r w:rsidR="008407FE" w:rsidRPr="00DE662E">
        <w:rPr>
          <w:rFonts w:cs="Times New Roman"/>
        </w:rPr>
        <w:t xml:space="preserve">Raster images are mostly suited for linear art images because they can better represent subtle chromatic gradients due to the fact that each pixel can change its value independently of other pixels to form the necessary image. These types of images are also called continuous tone images. </w:t>
      </w:r>
    </w:p>
    <w:p w14:paraId="68D05FAC" w14:textId="77777777" w:rsidR="008407FE" w:rsidRDefault="008407FE" w:rsidP="008407FE">
      <w:pPr>
        <w:spacing w:line="360" w:lineRule="auto"/>
        <w:rPr>
          <w:rFonts w:cs="Times New Roman"/>
        </w:rPr>
      </w:pPr>
      <w:r w:rsidRPr="00DE662E">
        <w:rPr>
          <w:rFonts w:cs="Times New Roman"/>
        </w:rPr>
        <w:lastRenderedPageBreak/>
        <w:t xml:space="preserve">A raster image while being faster to process and display as there is no methodical processing or such involved will have a larger file size as information is electronically stored on a pixel-by-pixel basis </w:t>
      </w:r>
      <w:r w:rsidRPr="00DE662E">
        <w:rPr>
          <w:rFonts w:cs="Times New Roman"/>
        </w:rPr>
        <w:fldChar w:fldCharType="begin" w:fldLock="1"/>
      </w:r>
      <w:r w:rsidRPr="00DE662E">
        <w:rPr>
          <w:rFonts w:cs="Times New Roman"/>
        </w:rPr>
        <w:instrText>ADDIN CSL_CITATION {"citationItems":[{"id":"ITEM-1","itemData":{"ISBN":"1111111111","author":[{"dropping-particle":"","family":"Winnemoeller","given":"Holger","non-dropping-particle":"","parse-names":false,"suffix":""},{"dropping-particle":"","family":"Li","given":"Wilmot Wei - Mau","non-dropping-particle":"","parse-names":false,"suffix":""},{"dropping-particle":"","family":"Schiller","given":"Stephen N .","non-dropping-particle":"","parse-names":false,"suffix":""},{"dropping-particle":"","family":"Xie","given":"Jun","non-dropping-particle":"","parse-names":false,"suffix":""}],"id":"ITEM-1","issued":{"date-parts":[["2018"]]},"title":"ENHANCED VECTORIZATION OF RASTER IMAGES","type":"patent"},"uris":["http://www.mendeley.com/documents/?uuid=6e14861a-01f1-4e85-9cc7-3a4c562c36ba"]}],"mendeley":{"formattedCitation":"(Winnemoeller &lt;i&gt;et al.&lt;/i&gt;, 2018)","plainTextFormattedCitation":"(Winnemoeller et al., 2018)","previouslyFormattedCitation":"(Winnemoeller &lt;i&gt;et al.&lt;/i&gt;, 2018)"},"properties":{"noteIndex":0},"schema":"https://github.com/citation-style-language/schema/raw/master/csl-citation.json"}</w:instrText>
      </w:r>
      <w:r w:rsidRPr="00DE662E">
        <w:rPr>
          <w:rFonts w:cs="Times New Roman"/>
        </w:rPr>
        <w:fldChar w:fldCharType="separate"/>
      </w:r>
      <w:r w:rsidRPr="00DE662E">
        <w:rPr>
          <w:rFonts w:cs="Times New Roman"/>
          <w:noProof/>
        </w:rPr>
        <w:t xml:space="preserve">(Winnemoeller </w:t>
      </w:r>
      <w:r w:rsidRPr="00DE662E">
        <w:rPr>
          <w:rFonts w:cs="Times New Roman"/>
          <w:i/>
          <w:noProof/>
        </w:rPr>
        <w:t>et al.</w:t>
      </w:r>
      <w:r w:rsidRPr="00DE662E">
        <w:rPr>
          <w:rFonts w:cs="Times New Roman"/>
          <w:noProof/>
        </w:rPr>
        <w:t>, 2018)</w:t>
      </w:r>
      <w:r w:rsidRPr="00DE662E">
        <w:rPr>
          <w:rFonts w:cs="Times New Roman"/>
        </w:rPr>
        <w:fldChar w:fldCharType="end"/>
      </w:r>
      <w:r w:rsidRPr="00DE662E">
        <w:rPr>
          <w:rFonts w:cs="Times New Roman"/>
        </w:rPr>
        <w:t>, the size of the image is directly proportional to the resolution of the image</w:t>
      </w:r>
    </w:p>
    <w:p w14:paraId="1CF32C04" w14:textId="77777777" w:rsidR="008407FE" w:rsidRPr="00DE662E" w:rsidRDefault="008407FE" w:rsidP="008407FE">
      <w:pPr>
        <w:spacing w:line="360" w:lineRule="auto"/>
        <w:rPr>
          <w:rFonts w:cs="Times New Roman"/>
        </w:rPr>
      </w:pPr>
      <w:r w:rsidRPr="008407FE">
        <w:rPr>
          <w:rFonts w:cs="Times New Roman"/>
          <w:b/>
          <w:bCs/>
        </w:rPr>
        <w:t>Vector Images</w:t>
      </w:r>
      <w:r>
        <w:rPr>
          <w:rFonts w:cs="Times New Roman"/>
          <w:b/>
          <w:bCs/>
        </w:rPr>
        <w:br/>
      </w:r>
      <w:r w:rsidRPr="00DE662E">
        <w:rPr>
          <w:rFonts w:cs="Times New Roman"/>
        </w:rPr>
        <w:t xml:space="preserve">Vector images on the other hand are created from points and lines and curves joining them. </w:t>
      </w:r>
      <w:r>
        <w:rPr>
          <w:rFonts w:cs="Times New Roman"/>
        </w:rPr>
        <w:t>T</w:t>
      </w:r>
      <w:r w:rsidRPr="00DE662E">
        <w:rPr>
          <w:rFonts w:cs="Times New Roman"/>
        </w:rPr>
        <w:t xml:space="preserve">hese are based off of mathematical formulas that create combinations of multiple true geometric primitives to create a final image </w:t>
      </w:r>
      <w:r w:rsidRPr="00DE662E">
        <w:rPr>
          <w:rFonts w:cs="Times New Roman"/>
        </w:rPr>
        <w:fldChar w:fldCharType="begin" w:fldLock="1"/>
      </w:r>
      <w:r w:rsidRPr="00DE662E">
        <w:rPr>
          <w:rFonts w:cs="Times New Roman"/>
        </w:rPr>
        <w:instrText>ADDIN CSL_CITATION {"citationItems":[{"id":"ITEM-1","itemData":{"ISBN":"9781467390774","author":[{"dropping-particle":"","family":"Seel-audom","given":"Chanon","non-dropping-particle":"","parse-names":false,"suffix":""},{"dropping-particle":"","family":"Naiyapo","given":"Wassana","non-dropping-particle":"","parse-names":false,"suffix":""},{"dropping-particle":"","family":"Chouvatut","given":"Varin","non-dropping-particle":"","parse-names":false,"suffix":""}],"container-title":"9th International Conference on Knowledge and Smart Technology (KST)","id":"ITEM-1","issued":{"date-parts":[["2017"]]},"page":"305-310","title":"A search for Geometric shapes in a Vector Image","type":"article-journal"},"uris":["http://www.mendeley.com/documents/?uuid=890a9e58-85dc-4c56-9cc3-2cf177d9e77d"]}],"mendeley":{"formattedCitation":"(Seel-audom, Naiyapo and Chouvatut, 2017)","plainTextFormattedCitation":"(Seel-audom, Naiyapo and Chouvatut, 2017)","previouslyFormattedCitation":"(Seel-audom, Naiyapo and Chouvatut, 2017)"},"properties":{"noteIndex":0},"schema":"https://github.com/citation-style-language/schema/raw/master/csl-citation.json"}</w:instrText>
      </w:r>
      <w:r w:rsidRPr="00DE662E">
        <w:rPr>
          <w:rFonts w:cs="Times New Roman"/>
        </w:rPr>
        <w:fldChar w:fldCharType="separate"/>
      </w:r>
      <w:r w:rsidRPr="00DE662E">
        <w:rPr>
          <w:rFonts w:cs="Times New Roman"/>
          <w:noProof/>
        </w:rPr>
        <w:t>(Seel-audom, Naiyapo and Chouvatut, 2017)</w:t>
      </w:r>
      <w:r w:rsidRPr="00DE662E">
        <w:rPr>
          <w:rFonts w:cs="Times New Roman"/>
        </w:rPr>
        <w:fldChar w:fldCharType="end"/>
      </w:r>
      <w:r w:rsidRPr="00DE662E">
        <w:rPr>
          <w:rFonts w:cs="Times New Roman"/>
        </w:rPr>
        <w:t xml:space="preserve">.. </w:t>
      </w:r>
    </w:p>
    <w:p w14:paraId="37EC69D3" w14:textId="77777777" w:rsidR="008407FE" w:rsidRDefault="008407FE" w:rsidP="008407FE">
      <w:pPr>
        <w:spacing w:line="360" w:lineRule="auto"/>
        <w:rPr>
          <w:rFonts w:cs="Times New Roman"/>
        </w:rPr>
      </w:pPr>
      <w:r w:rsidRPr="00DE662E">
        <w:rPr>
          <w:rFonts w:cs="Times New Roman"/>
        </w:rPr>
        <w:t xml:space="preserve">Vector format based computer graphics tools have become very powerful tools allowing artists, designers etc. to mimic many artistic styles, exploit automated techniques, etc. and across different simulated physical media and digital media </w:t>
      </w:r>
      <w:r w:rsidRPr="00DE662E">
        <w:rPr>
          <w:rFonts w:cs="Times New Roman"/>
        </w:rPr>
        <w:fldChar w:fldCharType="begin" w:fldLock="1"/>
      </w:r>
      <w:r w:rsidRPr="00DE662E">
        <w:rPr>
          <w:rFonts w:cs="Times New Roman"/>
        </w:rPr>
        <w:instrText>ADDIN CSL_CITATION {"citationItems":[{"id":"ITEM-1","itemData":{"author":[{"dropping-particle":"","family":"SEVERENUK","given":"TONY","non-dropping-particle":"","parse-names":false,"suffix":""},{"dropping-particle":"","family":"LEGOMSKI","given":"PAUL","non-dropping-particle":"","parse-names":false,"suffix":""},{"dropping-particle":"","family":"OZBEK","given":"TEKIN","non-dropping-particle":"","parse-names":false,"suffix":""},{"dropping-particle":"","family":"JACKSON","given":"THOMAS","non-dropping-particle":"","parse-names":false,"suffix":""}],"id":"ITEM-1","issued":{"date-parts":[["2019"]]},"title":"VECTOR GRAPHICS BASED LIVE SKETCHING METHODS AND SYSTEMS","type":"patent","volume":"1"},"uris":["http://www.mendeley.com/documents/?uuid=d4e9c88f-b96a-4dfd-9a5c-1931a6b1fe6f"]}],"mendeley":{"formattedCitation":"(SEVERENUK &lt;i&gt;et al.&lt;/i&gt;, 2019)","plainTextFormattedCitation":"(SEVERENUK et al., 2019)","previouslyFormattedCitation":"(SEVERENUK &lt;i&gt;et al.&lt;/i&gt;, 2019)"},"properties":{"noteIndex":0},"schema":"https://github.com/citation-style-language/schema/raw/master/csl-citation.json"}</w:instrText>
      </w:r>
      <w:r w:rsidRPr="00DE662E">
        <w:rPr>
          <w:rFonts w:cs="Times New Roman"/>
        </w:rPr>
        <w:fldChar w:fldCharType="separate"/>
      </w:r>
      <w:r w:rsidRPr="00DE662E">
        <w:rPr>
          <w:rFonts w:cs="Times New Roman"/>
          <w:noProof/>
        </w:rPr>
        <w:t xml:space="preserve">(SEVERENUK </w:t>
      </w:r>
      <w:r w:rsidRPr="00DE662E">
        <w:rPr>
          <w:rFonts w:cs="Times New Roman"/>
          <w:i/>
          <w:noProof/>
        </w:rPr>
        <w:t>et al.</w:t>
      </w:r>
      <w:r w:rsidRPr="00DE662E">
        <w:rPr>
          <w:rFonts w:cs="Times New Roman"/>
          <w:noProof/>
        </w:rPr>
        <w:t>, 2019)</w:t>
      </w:r>
      <w:r w:rsidRPr="00DE662E">
        <w:rPr>
          <w:rFonts w:cs="Times New Roman"/>
        </w:rPr>
        <w:fldChar w:fldCharType="end"/>
      </w:r>
      <w:r w:rsidRPr="00DE662E">
        <w:rPr>
          <w:rFonts w:cs="Times New Roman"/>
        </w:rPr>
        <w:t>. Similarly, in real world applications according to the factors that need to be considered, the image may be required in either Raster or in Vector format.</w:t>
      </w:r>
    </w:p>
    <w:p w14:paraId="03A48B5D" w14:textId="77777777" w:rsidR="00A4342B" w:rsidRDefault="00A4342B" w:rsidP="00A4342B">
      <w:pPr>
        <w:spacing w:line="360" w:lineRule="auto"/>
        <w:rPr>
          <w:rFonts w:cs="Times New Roman"/>
        </w:rPr>
      </w:pPr>
      <w:r w:rsidRPr="00DE662E">
        <w:rPr>
          <w:rFonts w:cs="Times New Roman"/>
        </w:rPr>
        <w:t>As stated above, as a vector file and raster file of the same image may have similar resulting image, when observed on a deeper level multiple differences can be identified between them.</w:t>
      </w:r>
    </w:p>
    <w:p w14:paraId="5A831BBE" w14:textId="77777777" w:rsidR="00F133E4" w:rsidRDefault="00F133E4" w:rsidP="00F133E4">
      <w:pPr>
        <w:pStyle w:val="Heading3"/>
      </w:pPr>
      <w:r>
        <w:t>Problem Domain</w:t>
      </w:r>
    </w:p>
    <w:p w14:paraId="72CC2143" w14:textId="77777777" w:rsidR="008407FE" w:rsidRPr="00DE662E" w:rsidRDefault="008407FE" w:rsidP="008407FE">
      <w:pPr>
        <w:spacing w:line="360" w:lineRule="auto"/>
        <w:rPr>
          <w:rFonts w:cs="Times New Roman"/>
        </w:rPr>
      </w:pPr>
      <w:r w:rsidRPr="00DE662E">
        <w:rPr>
          <w:rFonts w:cs="Times New Roman"/>
        </w:rPr>
        <w:t xml:space="preserve">Geographic Information System (GIS) is the processes of managing, manipulating, analyzing, updating and presenting metadata according to its geographic location, to be effectively used in different aspects of life </w:t>
      </w:r>
      <w:r w:rsidRPr="00DE662E">
        <w:rPr>
          <w:rFonts w:cs="Times New Roman"/>
        </w:rPr>
        <w:fldChar w:fldCharType="begin" w:fldLock="1"/>
      </w:r>
      <w:r w:rsidRPr="00DE662E">
        <w:rPr>
          <w:rFonts w:cs="Times New Roman"/>
        </w:rPr>
        <w:instrText>ADDIN CSL_CITATION {"citationItems":[{"id":"ITEM-1","itemData":{"DOI":"10.1109/CITS.2018.8440176","ISBN":"9781538640753","abstract":"Geographic Information System (GIS) is the processes of managing, manipulating, analyzing, updating and presenting metadata according to its geographic location, to be effectively used in different aspects of life [1]. Cloud Computing allowed the utilization of all computing resources and software as required through the web in a virtual computing environment [2], [3]. Different Application software and data are provided at the (virtual) server side to be used. GIS Cloud is the future of Web GIS, with capabilities of easy and fast: Collecting, processing, analyzing, updating, rectifying, publishing geospatial data through the internet. It is a web-based-GIS Application to enable all users fast, easy informed decision-making at fair price. It provides the power of desktop GIS on a web-based platform at fair cost anywhere. It offers a JavaScript Application Programming Interface (API) and a REST API, to provide GIS functionality into an application or website that can be hosted by GIS Cloud or by a third-party. In this work we are presenting a GIS-Cloud application in AL-Kamaliah region, small town of Amman suburbs to demonstrate its practicality and functionality.","author":[{"dropping-particle":"","family":"Al-Bayari","given":"Omar","non-dropping-particle":"","parse-names":false,"suffix":""}],"container-title":"CITS 2018 - 2018 International Conference on Computer, Information and Telecommunication Systems","id":"ITEM-1","issued":{"date-parts":[["2018"]]},"page":"1-5","publisher":"IEEE","title":"GIS cloud computing methodology","type":"article-journal"},"uris":["http://www.mendeley.com/documents/?uuid=be5e471f-a619-4bf7-969c-306edf3363c2"]}],"mendeley":{"formattedCitation":"(Al-Bayari, 2018)","plainTextFormattedCitation":"(Al-Bayari, 2018)","previouslyFormattedCitation":"(Al-Bayari, 2018)"},"properties":{"noteIndex":0},"schema":"https://github.com/citation-style-language/schema/raw/master/csl-citation.json"}</w:instrText>
      </w:r>
      <w:r w:rsidRPr="00DE662E">
        <w:rPr>
          <w:rFonts w:cs="Times New Roman"/>
        </w:rPr>
        <w:fldChar w:fldCharType="separate"/>
      </w:r>
      <w:r w:rsidRPr="00DE662E">
        <w:rPr>
          <w:rFonts w:cs="Times New Roman"/>
          <w:noProof/>
        </w:rPr>
        <w:t>(Al-Bayari, 2018)</w:t>
      </w:r>
      <w:r w:rsidRPr="00DE662E">
        <w:rPr>
          <w:rFonts w:cs="Times New Roman"/>
        </w:rPr>
        <w:fldChar w:fldCharType="end"/>
      </w:r>
      <w:r w:rsidRPr="00DE662E">
        <w:rPr>
          <w:rFonts w:cs="Times New Roman"/>
        </w:rPr>
        <w:t xml:space="preserve">. The proliferation of GIS technology has greatly increased the access to and the usage of spatial data. Making maps is relatively easy even for those who do not have much cartographic training </w:t>
      </w:r>
      <w:r w:rsidRPr="00DE662E">
        <w:rPr>
          <w:rFonts w:cs="Times New Roman"/>
        </w:rPr>
        <w:fldChar w:fldCharType="begin" w:fldLock="1"/>
      </w:r>
      <w:r w:rsidRPr="00DE662E">
        <w:rPr>
          <w:rFonts w:cs="Times New Roman"/>
        </w:rPr>
        <w:instrText>ADDIN CSL_CITATION {"citationItems":[{"id":"ITEM-1","itemData":{"DOI":"10.1109/HICSS.1996.493251","ISBN":"0818673249","ISSN":"15301605","abstract":"The proliferation of GIS technology has greatly increased the access to and the usage of spatial data. Making maps is relatively easy even for those who do not have much cartographic training. Nonetheless, the concerns for spatial data quality among GIS and spatial data users have just began to sprout partly because information about spatial data quality is not readily available or useful. Metadata, which refer to data describing data, include the quality and accuracy information of the data. The Federal Geographic Data Committee has proposed content standards of metadata for spatial databases. However, the standards are not adequate to document the spatial variation in data quality in geographic data. The paper argues that information about the quality of spatial data over a geographical area, which can be regarded as spatial metadata, should be derived and reported to help users of spatial data to make intelligent spatial decisions or policy formulations. While cartographers focus on the representation of spatial data quality, and statisticians emphasize the quantitative measures of data quality, this paper proposes that GIS are logical tools to assess certain types of error in spatial databases because GIS are widely used to gather, manipulate, analyze, and display spatial data. A framework is proposed to derive several types of data quality information using GIS. These types of quality information include positional accuracy, completeness, attribute accuracy, and to some extent logical consistency. However, not every type of spatial metadata can be derived from GIS.","author":[{"dropping-particle":"","family":"Wong","given":"D. W.S.","non-dropping-particle":"","parse-names":false,"suffix":""},{"dropping-particle":"V.","family":"Wu","given":"C.","non-dropping-particle":"","parse-names":false,"suffix":""}],"container-title":"Proceedings of the Annual Hawaii International Conference on System Sciences","id":"ITEM-1","issued":{"date-parts":[["1996"]]},"page":"557-566","title":"Spatial metadata and GIS for decision support","type":"article-journal","volume":"3"},"uris":["http://www.mendeley.com/documents/?uuid=016e9f94-3e23-4092-b6cb-5c3d01310b97"]}],"mendeley":{"formattedCitation":"(Wong and Wu, 1996)","plainTextFormattedCitation":"(Wong and Wu, 1996)","previouslyFormattedCitation":"(Wong and Wu, 1996)"},"properties":{"noteIndex":0},"schema":"https://github.com/citation-style-language/schema/raw/master/csl-citation.json"}</w:instrText>
      </w:r>
      <w:r w:rsidRPr="00DE662E">
        <w:rPr>
          <w:rFonts w:cs="Times New Roman"/>
        </w:rPr>
        <w:fldChar w:fldCharType="separate"/>
      </w:r>
      <w:r w:rsidRPr="00DE662E">
        <w:rPr>
          <w:rFonts w:cs="Times New Roman"/>
          <w:noProof/>
        </w:rPr>
        <w:t>(Wong and Wu, 1996)</w:t>
      </w:r>
      <w:r w:rsidRPr="00DE662E">
        <w:rPr>
          <w:rFonts w:cs="Times New Roman"/>
        </w:rPr>
        <w:fldChar w:fldCharType="end"/>
      </w:r>
      <w:r w:rsidRPr="00DE662E">
        <w:rPr>
          <w:rFonts w:cs="Times New Roman"/>
        </w:rPr>
        <w:t xml:space="preserve">. </w:t>
      </w:r>
    </w:p>
    <w:p w14:paraId="1C24EDFE" w14:textId="77777777" w:rsidR="008407FE" w:rsidRPr="00DE662E" w:rsidRDefault="008407FE" w:rsidP="008407FE">
      <w:pPr>
        <w:spacing w:line="360" w:lineRule="auto"/>
        <w:rPr>
          <w:rFonts w:cs="Times New Roman"/>
        </w:rPr>
      </w:pPr>
      <w:r w:rsidRPr="00DE662E">
        <w:rPr>
          <w:rFonts w:cs="Times New Roman"/>
        </w:rPr>
        <w:t>According to the analysis needed to be performed on a certain image obtained, the requirement for a Raster image or a Vector image may vary. There are several pros and cons when you consider each type of image. There is an old GIS adage stating that “Raster is Faster but Vector is Corrector”.</w:t>
      </w:r>
      <w:r w:rsidRPr="00DE662E">
        <w:rPr>
          <w:rFonts w:cs="Times New Roman"/>
        </w:rPr>
        <w:fldChar w:fldCharType="begin" w:fldLock="1"/>
      </w:r>
      <w:r w:rsidRPr="00DE662E">
        <w:rPr>
          <w:rFonts w:cs="Times New Roman"/>
        </w:rPr>
        <w:instrText>ADDIN CSL_CITATION {"citationItems":[{"id":"ITEM-1","itemData":{"author":[{"dropping-particle":"","family":"Berry","given":"J.K.","non-dropping-particle":"","parse-names":false,"suffix":""}],"container-title":"GIS World","id":"ITEM-1","issue":"6","issued":{"date-parts":[["1995"]]},"page":"35","title":"Raster is Faster, But Vector is Corrector","type":"article-journal","volume":"8"},"uris":["http://www.mendeley.com/documents/?uuid=ca4873b8-0f78-48ac-a683-4ae578042ad7"]}],"mendeley":{"formattedCitation":"(Berry, 1995)","plainTextFormattedCitation":"(Berry, 1995)","previouslyFormattedCitation":"(Berry, 1995)"},"properties":{"noteIndex":0},"schema":"https://github.com/citation-style-language/schema/raw/master/csl-citation.json"}</w:instrText>
      </w:r>
      <w:r w:rsidRPr="00DE662E">
        <w:rPr>
          <w:rFonts w:cs="Times New Roman"/>
        </w:rPr>
        <w:fldChar w:fldCharType="separate"/>
      </w:r>
      <w:r w:rsidRPr="00DE662E">
        <w:rPr>
          <w:rFonts w:cs="Times New Roman"/>
          <w:noProof/>
        </w:rPr>
        <w:t>(Berry, 1995)</w:t>
      </w:r>
      <w:r w:rsidRPr="00DE662E">
        <w:rPr>
          <w:rFonts w:cs="Times New Roman"/>
        </w:rPr>
        <w:fldChar w:fldCharType="end"/>
      </w:r>
      <w:r w:rsidRPr="00DE662E">
        <w:rPr>
          <w:rFonts w:cs="Times New Roman"/>
        </w:rPr>
        <w:t>.</w:t>
      </w:r>
    </w:p>
    <w:p w14:paraId="4FCAFD6B" w14:textId="77777777" w:rsidR="008407FE" w:rsidRPr="00DE662E" w:rsidRDefault="008407FE" w:rsidP="008407FE">
      <w:pPr>
        <w:spacing w:line="360" w:lineRule="auto"/>
        <w:rPr>
          <w:rFonts w:cs="Times New Roman"/>
        </w:rPr>
      </w:pPr>
      <w:r w:rsidRPr="00DE662E">
        <w:rPr>
          <w:rFonts w:cs="Times New Roman"/>
        </w:rPr>
        <w:t xml:space="preserve">Vector </w:t>
      </w:r>
      <w:r w:rsidRPr="00DE662E">
        <w:rPr>
          <w:rFonts w:cs="Times New Roman"/>
        </w:rPr>
        <w:tab/>
        <w:t xml:space="preserve">GIS results in the </w:t>
      </w:r>
      <w:proofErr w:type="spellStart"/>
      <w:r w:rsidRPr="00DE662E">
        <w:rPr>
          <w:rFonts w:cs="Times New Roman"/>
        </w:rPr>
        <w:t>geometrization</w:t>
      </w:r>
      <w:proofErr w:type="spellEnd"/>
      <w:r w:rsidRPr="00DE662E">
        <w:rPr>
          <w:rFonts w:cs="Times New Roman"/>
        </w:rPr>
        <w:t xml:space="preserve"> of the geographical world, and generalizing and reducing its theory into theories about relations between points, lines, polygons and areas. Such objects which are in a GIS can be counted, moved about, stacked, rotated labelled, cut etc. and be </w:t>
      </w:r>
      <w:r w:rsidRPr="00DE662E">
        <w:rPr>
          <w:rFonts w:cs="Times New Roman"/>
        </w:rPr>
        <w:lastRenderedPageBreak/>
        <w:t xml:space="preserve">handled like a variety of other everyday solid objects that bear no particular relationship to geography </w:t>
      </w:r>
      <w:r w:rsidRPr="00DE662E">
        <w:rPr>
          <w:rFonts w:cs="Times New Roman"/>
        </w:rPr>
        <w:fldChar w:fldCharType="begin" w:fldLock="1"/>
      </w:r>
      <w:r w:rsidRPr="00DE662E">
        <w:rPr>
          <w:rFonts w:cs="Times New Roman"/>
        </w:rPr>
        <w:instrText>ADDIN CSL_CITATION {"citationItems":[{"id":"ITEM-1","itemData":{"author":[{"dropping-particle":"","family":"Couclelis","given":"Helen","non-dropping-particle":"","parse-names":false,"suffix":""}],"container-title":"Proceedings from International Conference on GIS","id":"ITEM-1","issued":{"date-parts":[["1992"]]},"page":"65-76","title":"People Manipulate Objects but Cultivate Fields","type":"article-journal"},"uris":["http://www.mendeley.com/documents/?uuid=5af37936-dd25-4830-929d-a320a44ff7aa"]}],"mendeley":{"formattedCitation":"(Couclelis, 1992)","plainTextFormattedCitation":"(Couclelis, 1992)","previouslyFormattedCitation":"(Couclelis, 1992)"},"properties":{"noteIndex":0},"schema":"https://github.com/citation-style-language/schema/raw/master/csl-citation.json"}</w:instrText>
      </w:r>
      <w:r w:rsidRPr="00DE662E">
        <w:rPr>
          <w:rFonts w:cs="Times New Roman"/>
        </w:rPr>
        <w:fldChar w:fldCharType="separate"/>
      </w:r>
      <w:r w:rsidRPr="00DE662E">
        <w:rPr>
          <w:rFonts w:cs="Times New Roman"/>
          <w:noProof/>
        </w:rPr>
        <w:t>(Couclelis, 1992)</w:t>
      </w:r>
      <w:r w:rsidRPr="00DE662E">
        <w:rPr>
          <w:rFonts w:cs="Times New Roman"/>
        </w:rPr>
        <w:fldChar w:fldCharType="end"/>
      </w:r>
      <w:r w:rsidRPr="00DE662E">
        <w:rPr>
          <w:rFonts w:cs="Times New Roman"/>
        </w:rPr>
        <w:t>.</w:t>
      </w:r>
    </w:p>
    <w:p w14:paraId="3968CB09" w14:textId="77777777" w:rsidR="008407FE" w:rsidRPr="00DE662E" w:rsidRDefault="008407FE" w:rsidP="008407FE">
      <w:pPr>
        <w:spacing w:line="360" w:lineRule="auto"/>
        <w:rPr>
          <w:rFonts w:cs="Times New Roman"/>
        </w:rPr>
      </w:pPr>
      <w:r w:rsidRPr="00DE662E">
        <w:rPr>
          <w:rFonts w:cs="Times New Roman"/>
        </w:rPr>
        <w:t xml:space="preserve">Vector maps use simple geometric components such as points, lines and polygons in adjacencies, unions and inclusions to describe spatial information and Raster maps are based on pixel matrices and are richer and realistic than vector maps </w:t>
      </w:r>
      <w:r w:rsidRPr="00DE662E">
        <w:rPr>
          <w:rFonts w:cs="Times New Roman"/>
        </w:rPr>
        <w:fldChar w:fldCharType="begin" w:fldLock="1"/>
      </w:r>
      <w:r w:rsidRPr="00DE662E">
        <w:rPr>
          <w:rFonts w:cs="Times New Roman"/>
        </w:rPr>
        <w:instrText>ADDIN CSL_CITATION {"citationItems":[{"id":"ITEM-1","itemData":{"DOI":"10.1109/ICPCA.2011.6106534","ISBN":"9781457702082","abstract":"First, this paper uses tile pyramid model based on SVG to realize raster-vector integration on mobile GIS platform, then a new storage architecture with two-level cache buffer is designed which can speed up the system to retrieve the data of map tiles. J2EE and J2ME technologies are used to make the mobile GIS platform with high scalability and modularization. Finally, this paper verifies the feasibility and efficient of the platform through a test. © 2011 IEEE.","author":[{"dropping-particle":"","family":"Lin","given":"Feng","non-dropping-particle":"","parse-names":false,"suffix":""},{"dropping-particle":"","family":"Guo","given":"Chaozhen","non-dropping-particle":"","parse-names":false,"suffix":""}],"container-title":"Proceedings - 2011 6th International Conference on Pervasive Computing and Applications, ICPCA 2011","id":"ITEM-1","issued":{"date-parts":[["2011"]]},"page":"378-383","title":"Raster-vector integration based on SVG on mobile GIS platform","type":"article-journal"},"uris":["http://www.mendeley.com/documents/?uuid=f6cab303-f3d8-4a28-b8d7-1e31023986c0"]}],"mendeley":{"formattedCitation":"(Lin and Guo, 2011)","plainTextFormattedCitation":"(Lin and Guo, 2011)","previouslyFormattedCitation":"(Lin and Guo, 2011)"},"properties":{"noteIndex":0},"schema":"https://github.com/citation-style-language/schema/raw/master/csl-citation.json"}</w:instrText>
      </w:r>
      <w:r w:rsidRPr="00DE662E">
        <w:rPr>
          <w:rFonts w:cs="Times New Roman"/>
        </w:rPr>
        <w:fldChar w:fldCharType="separate"/>
      </w:r>
      <w:r w:rsidRPr="00DE662E">
        <w:rPr>
          <w:rFonts w:cs="Times New Roman"/>
          <w:noProof/>
        </w:rPr>
        <w:t>(Lin and Guo, 2011)</w:t>
      </w:r>
      <w:r w:rsidRPr="00DE662E">
        <w:rPr>
          <w:rFonts w:cs="Times New Roman"/>
        </w:rPr>
        <w:fldChar w:fldCharType="end"/>
      </w:r>
      <w:r w:rsidRPr="00DE662E">
        <w:rPr>
          <w:rFonts w:cs="Times New Roman"/>
        </w:rPr>
        <w:t>.</w:t>
      </w:r>
    </w:p>
    <w:p w14:paraId="0441F7F5" w14:textId="77777777" w:rsidR="008407FE" w:rsidRPr="00DE662E" w:rsidRDefault="008407FE" w:rsidP="008407FE">
      <w:pPr>
        <w:spacing w:line="360" w:lineRule="auto"/>
        <w:rPr>
          <w:rFonts w:cs="Times New Roman"/>
        </w:rPr>
      </w:pPr>
      <w:r w:rsidRPr="00DE662E">
        <w:rPr>
          <w:rFonts w:cs="Times New Roman"/>
        </w:rPr>
        <w:t xml:space="preserve">There are several advantages of using a Vector data format. These can be stated as the output being more aesthetically pleasing and zoom able to very close detail as it is made up of points and line segments connecting them and not using fixed number of pixels which might look pixelated and less clear when zoomed into more than its resolution allows. It also provides higher geographical accuracy due the same reason as it being not of a fixed resolution. There are other reasons as why vector images are used in GIS such as data integrity, and allowing network analysis and proximity operations as they both use vector data structures. As well as there are advantages are there are disadvantages to using vector images as well. As these images are a result of mathematical calculations it is often very processing intensive. Vector data structures are also poor performing when displaying continuous data, and needs to be generalized in some manner to display, which can result in loss of some information. </w:t>
      </w:r>
    </w:p>
    <w:p w14:paraId="71D223C1" w14:textId="77777777" w:rsidR="008407FE" w:rsidRPr="00DE662E" w:rsidRDefault="008407FE" w:rsidP="008407FE">
      <w:pPr>
        <w:spacing w:line="360" w:lineRule="auto"/>
        <w:rPr>
          <w:rFonts w:cs="Times New Roman"/>
        </w:rPr>
      </w:pPr>
      <w:r w:rsidRPr="00DE662E">
        <w:rPr>
          <w:rFonts w:cs="Times New Roman"/>
        </w:rPr>
        <w:t xml:space="preserve">While vector data structures in GIS over determines the geographic world by forcing it into a geometric objects generalizing them, the raster data structure feigns maximal ignorance on the nature of things in the world. Yet Raster data structures provide an implicit view of the geographical world with measurable values discretized into pixel arrays </w:t>
      </w:r>
      <w:r w:rsidRPr="00DE662E">
        <w:rPr>
          <w:rFonts w:cs="Times New Roman"/>
        </w:rPr>
        <w:fldChar w:fldCharType="begin" w:fldLock="1"/>
      </w:r>
      <w:r w:rsidRPr="00DE662E">
        <w:rPr>
          <w:rFonts w:cs="Times New Roman"/>
        </w:rPr>
        <w:instrText>ADDIN CSL_CITATION {"citationItems":[{"id":"ITEM-1","itemData":{"author":[{"dropping-particle":"","family":"Couclelis","given":"Helen","non-dropping-particle":"","parse-names":false,"suffix":""}],"container-title":"Proceedings from International Conference on GIS","id":"ITEM-1","issued":{"date-parts":[["1992"]]},"page":"65-76","title":"People Manipulate Objects but Cultivate Fields","type":"article-journal"},"uris":["http://www.mendeley.com/documents/?uuid=5af37936-dd25-4830-929d-a320a44ff7aa"]}],"mendeley":{"formattedCitation":"(Couclelis, 1992)","plainTextFormattedCitation":"(Couclelis, 1992)","previouslyFormattedCitation":"(Couclelis, 1992)"},"properties":{"noteIndex":0},"schema":"https://github.com/citation-style-language/schema/raw/master/csl-citation.json"}</w:instrText>
      </w:r>
      <w:r w:rsidRPr="00DE662E">
        <w:rPr>
          <w:rFonts w:cs="Times New Roman"/>
        </w:rPr>
        <w:fldChar w:fldCharType="separate"/>
      </w:r>
      <w:r w:rsidRPr="00DE662E">
        <w:rPr>
          <w:rFonts w:cs="Times New Roman"/>
          <w:noProof/>
        </w:rPr>
        <w:t>(Couclelis, 1992)</w:t>
      </w:r>
      <w:r w:rsidRPr="00DE662E">
        <w:rPr>
          <w:rFonts w:cs="Times New Roman"/>
        </w:rPr>
        <w:fldChar w:fldCharType="end"/>
      </w:r>
      <w:r w:rsidRPr="00DE662E">
        <w:rPr>
          <w:rFonts w:cs="Times New Roman"/>
        </w:rPr>
        <w:t>.</w:t>
      </w:r>
    </w:p>
    <w:p w14:paraId="25B29455" w14:textId="77777777" w:rsidR="008407FE" w:rsidRDefault="008407FE" w:rsidP="008407FE">
      <w:pPr>
        <w:spacing w:line="360" w:lineRule="auto"/>
        <w:rPr>
          <w:rFonts w:cs="Times New Roman"/>
        </w:rPr>
      </w:pPr>
      <w:r w:rsidRPr="00DE662E">
        <w:rPr>
          <w:rFonts w:cs="Times New Roman"/>
        </w:rPr>
        <w:t xml:space="preserve">Raster data can store unique values per each pixel without any generalization being required. Therefore, is a good option when continuous data is required to be displayed. Even though continuous data can be very accurately represented in a Raster image, because of the resolution. Raster graphics display devices are capable of reproducing very complex images </w:t>
      </w:r>
      <w:r w:rsidRPr="00DE662E">
        <w:rPr>
          <w:rFonts w:cs="Times New Roman"/>
        </w:rPr>
        <w:fldChar w:fldCharType="begin" w:fldLock="1"/>
      </w:r>
      <w:r w:rsidRPr="00DE662E">
        <w:rPr>
          <w:rFonts w:cs="Times New Roman"/>
        </w:rPr>
        <w:instrText>ADDIN CSL_CITATION {"citationItems":[{"id":"ITEM-1","itemData":{"DOI":"10.1109/TC.1979.1675269","ISSN":"00189340","abstract":"The transmission of high resolution raster images over low-bandwidth communication lines requires a great amount of time. User interaction in such a transmission environment can befrustrating. The problem can be eased somewhat by transmitting a series of low resolution approximations which converge to the final image. Several methods of computing such a series of images are presented. Each is related to a particular type of pyramid data structure. They rely on the ability of the local display device to overpaint an existing image, and generally require some transmission and computation overhead. However, one of the methods requires no transmission overhead and only a small amount of local computation. A notation is introduced that permits concise descriptions of the image refinement processes. Copyright © 1979 by The Institute of Electrical and Electronics Engineers, Inc.","author":[{"dropping-particle":"","family":"Sloan","given":"Kenneth R.","non-dropping-particle":"","parse-names":false,"suffix":""},{"dropping-particle":"","family":"Tanimoto","given":"Steven L.","non-dropping-particle":"","parse-names":false,"suffix":""}],"container-title":"IEEE Transactions on Computers","id":"ITEM-1","issue":"11","issued":{"date-parts":[["1979"]]},"page":"871-874","title":"Progressive Refinement of Raster Images","type":"article-journal","volume":"C-28"},"uris":["http://www.mendeley.com/documents/?uuid=0e906d98-8565-4f09-b0d6-d11219c9e95b"]}],"mendeley":{"formattedCitation":"(Sloan and Tanimoto, 1979)","plainTextFormattedCitation":"(Sloan and Tanimoto, 1979)","previouslyFormattedCitation":"(Sloan and Tanimoto, 1979)"},"properties":{"noteIndex":0},"schema":"https://github.com/citation-style-language/schema/raw/master/csl-citation.json"}</w:instrText>
      </w:r>
      <w:r w:rsidRPr="00DE662E">
        <w:rPr>
          <w:rFonts w:cs="Times New Roman"/>
        </w:rPr>
        <w:fldChar w:fldCharType="separate"/>
      </w:r>
      <w:r w:rsidRPr="00DE662E">
        <w:rPr>
          <w:rFonts w:cs="Times New Roman"/>
          <w:noProof/>
        </w:rPr>
        <w:t>(Sloan and Tanimoto, 1979)</w:t>
      </w:r>
      <w:r w:rsidRPr="00DE662E">
        <w:rPr>
          <w:rFonts w:cs="Times New Roman"/>
        </w:rPr>
        <w:fldChar w:fldCharType="end"/>
      </w:r>
      <w:r w:rsidRPr="00DE662E">
        <w:rPr>
          <w:rFonts w:cs="Times New Roman"/>
        </w:rPr>
        <w:t>. It struggles when representing linear features and can cause pixilation if the resolution of the image obtained is low or when zoomed to obtain a closer look. Raster datasets can also be very large file as when the resolution is increased to get a more accurate image with high detail the file size increases proportionally with it.</w:t>
      </w:r>
    </w:p>
    <w:p w14:paraId="4EF1460A" w14:textId="77777777" w:rsidR="008407FE" w:rsidRDefault="0014141C" w:rsidP="0014141C">
      <w:pPr>
        <w:spacing w:line="360" w:lineRule="auto"/>
      </w:pPr>
      <w:r>
        <w:rPr>
          <w:rFonts w:cs="Times New Roman"/>
        </w:rPr>
        <w:lastRenderedPageBreak/>
        <w:t xml:space="preserve">As we can see from the statements above, we can identify that both these formats are equally important when considering the use of imagery in GI Systems. </w:t>
      </w:r>
      <w:proofErr w:type="gramStart"/>
      <w:r>
        <w:rPr>
          <w:rFonts w:cs="Times New Roman"/>
        </w:rPr>
        <w:t>Therefore</w:t>
      </w:r>
      <w:proofErr w:type="gramEnd"/>
      <w:r>
        <w:rPr>
          <w:rFonts w:cs="Times New Roman"/>
        </w:rPr>
        <w:t xml:space="preserve"> there becomes necessary a method of conversion between these two data types.</w:t>
      </w:r>
    </w:p>
    <w:p w14:paraId="1918BA36" w14:textId="77777777" w:rsidR="00F133E4" w:rsidRDefault="00F133E4" w:rsidP="00F133E4">
      <w:pPr>
        <w:pStyle w:val="Heading3"/>
      </w:pPr>
      <w:r>
        <w:t>Problem Justification</w:t>
      </w:r>
    </w:p>
    <w:p w14:paraId="64AC7585" w14:textId="77777777" w:rsidR="008407FE" w:rsidRPr="008407FE" w:rsidRDefault="008407FE" w:rsidP="008407FE">
      <w:pPr>
        <w:spacing w:line="360" w:lineRule="auto"/>
      </w:pPr>
      <w:r w:rsidRPr="00DE662E">
        <w:rPr>
          <w:rFonts w:cs="Times New Roman"/>
        </w:rPr>
        <w:t xml:space="preserve">Automated conversion of engineering drawings and such similar content into Raster and vector data has been a very widely discussed topic. A critical step in this process can be considered as the conversion of these images into a vector format </w:t>
      </w:r>
      <w:r w:rsidRPr="00DE662E">
        <w:rPr>
          <w:rFonts w:cs="Times New Roman"/>
        </w:rPr>
        <w:fldChar w:fldCharType="begin" w:fldLock="1"/>
      </w:r>
      <w:r w:rsidRPr="00DE662E">
        <w:rPr>
          <w:rFonts w:cs="Times New Roman"/>
        </w:rPr>
        <w:instrText>ADDIN CSL_CITATION {"citationItems":[{"id":"ITEM-1","itemData":{"DOI":"10.1007/11767978_5","ISBN":"9783540347118","ISSN":"16113349","abstract":"In this paper, we present the problem of noisy images recognition and in particular the stage of primitives selection in a classification process. We suppose that segmentation and statistical features extraction on documentary images are realized. We describe precisely the use of concept lattice and compare it with a decision tree in a recognition process. From the experimental results, it appears that concept lattice is more adapted to the context of noisy images. © Springer-Verlag Berlin Heidelberg 2006.","author":[{"dropping-particle":"","family":"Liu","given":"Wenyin","non-dropping-particle":"","parse-names":false,"suffix":""},{"dropping-particle":"","family":"Josep Lladós (Eds.)","given":"","non-dropping-particle":"","parse-names":false,"suffix":""}],"container-title":"6th International Workshop, GREC 2005 Hong Kong, China, August 25-26, 2005 Revised Selected Papers","id":"ITEM-1","issued":{"date-parts":[["2005"]]},"number-of-pages":"47-60","title":"Graphics Recognition: Ten Years Review and Future Perspectives","type":"book","volume":"3926 LNCS"},"uris":["http://www.mendeley.com/documents/?uuid=cc598a7b-e33d-430c-9fcc-119974faf61b"]}],"mendeley":{"formattedCitation":"(Liu and Josep Lladós (Eds.), 2005)","plainTextFormattedCitation":"(Liu and Josep Lladós (Eds.), 2005)","previouslyFormattedCitation":"(Liu and Josep Lladós (Eds.), 2005)"},"properties":{"noteIndex":0},"schema":"https://github.com/citation-style-language/schema/raw/master/csl-citation.json"}</w:instrText>
      </w:r>
      <w:r w:rsidRPr="00DE662E">
        <w:rPr>
          <w:rFonts w:cs="Times New Roman"/>
        </w:rPr>
        <w:fldChar w:fldCharType="separate"/>
      </w:r>
      <w:r w:rsidRPr="00DE662E">
        <w:rPr>
          <w:rFonts w:cs="Times New Roman"/>
          <w:noProof/>
        </w:rPr>
        <w:t>(Liu and Josep Lladós (Eds.), 2005)</w:t>
      </w:r>
      <w:r w:rsidRPr="00DE662E">
        <w:rPr>
          <w:rFonts w:cs="Times New Roman"/>
        </w:rPr>
        <w:fldChar w:fldCharType="end"/>
      </w:r>
      <w:r w:rsidRPr="00DE662E">
        <w:rPr>
          <w:rFonts w:cs="Times New Roman"/>
        </w:rPr>
        <w:t xml:space="preserve">. Many techniques for conversion of raster to vector have been proposed which has even led to development of commercial solutions to tackle this issue. The systems created all did provide quite acceptable results but each had their own drawbacks </w:t>
      </w:r>
      <w:r w:rsidRPr="00DE662E">
        <w:rPr>
          <w:rFonts w:cs="Times New Roman"/>
          <w:sz w:val="20"/>
        </w:rPr>
        <w:fldChar w:fldCharType="begin" w:fldLock="1"/>
      </w:r>
      <w:r w:rsidRPr="00DE662E">
        <w:rPr>
          <w:rFonts w:cs="Times New Roman"/>
          <w:sz w:val="20"/>
        </w:rPr>
        <w:instrText>ADDIN CSL_CITATION {"citationItems":[{"id":"ITEM-1","itemData":{"DOI":"10.1109/TPAMI.2006.127","ISSN":"01628828","abstract":"This paper presents a method for vectorizing the graphical parts of paper-based line drawings. The method consists of separating the input binary image into layers of homogeneous thickness, skeletonizing each layer, segmenting the skeleton by a method based on random sampling, and simplifying the result. The segmentation method is robust with a best bound of 50 percent noise reached for indefinitely long primitives. Accurate estimation of the recognized vector's parameters is enabled by explicitly computing their feasibility domains. Theoretical performance analysis and expression of the complexity of the segmentation method are derived. Experimental results and comparisons with other vectorization systems are also provided. © 2006 IEEE.","author":[{"dropping-particle":"","family":"Hilaire","given":"Xavier","non-dropping-particle":"","parse-names":false,"suffix":""},{"dropping-particle":"","family":"Tombre","given":"Karl","non-dropping-particle":"","parse-names":false,"suffix":""}],"container-title":"IEEE Transactions on Pattern Analysis and Machine Intelligence","id":"ITEM-1","issue":"6","issued":{"date-parts":[["2006"]]},"page":"890-904","title":"Robust and accurate vectorization of line drawings","type":"article-journal","volume":"28"},"uris":["http://www.mendeley.com/documents/?uuid=8b7db2bf-5f15-4807-9ca7-92de7b9cf2d5"]}],"mendeley":{"formattedCitation":"(Hilaire and Tombre, 2006)","plainTextFormattedCitation":"(Hilaire and Tombre, 2006)","previouslyFormattedCitation":"(Hilaire and Tombre, 2006)"},"properties":{"noteIndex":0},"schema":"https://github.com/citation-style-language/schema/raw/master/csl-citation.json"}</w:instrText>
      </w:r>
      <w:r w:rsidRPr="00DE662E">
        <w:rPr>
          <w:rFonts w:cs="Times New Roman"/>
          <w:sz w:val="20"/>
        </w:rPr>
        <w:fldChar w:fldCharType="separate"/>
      </w:r>
      <w:r w:rsidRPr="00DE662E">
        <w:rPr>
          <w:rFonts w:cs="Times New Roman"/>
          <w:noProof/>
          <w:sz w:val="20"/>
        </w:rPr>
        <w:t>(Hilaire and Tombre, 2006)</w:t>
      </w:r>
      <w:r w:rsidRPr="00DE662E">
        <w:rPr>
          <w:rFonts w:cs="Times New Roman"/>
          <w:sz w:val="20"/>
        </w:rPr>
        <w:fldChar w:fldCharType="end"/>
      </w:r>
      <w:r w:rsidRPr="00DE662E">
        <w:rPr>
          <w:rFonts w:cs="Times New Roman"/>
          <w:sz w:val="20"/>
        </w:rPr>
        <w:t xml:space="preserve">. </w:t>
      </w:r>
      <w:r w:rsidRPr="00DE662E">
        <w:rPr>
          <w:rFonts w:cs="Times New Roman"/>
          <w:sz w:val="20"/>
        </w:rPr>
        <w:fldChar w:fldCharType="begin" w:fldLock="1"/>
      </w:r>
      <w:r w:rsidRPr="00DE662E">
        <w:rPr>
          <w:rFonts w:cs="Times New Roman"/>
          <w:sz w:val="20"/>
        </w:rPr>
        <w:instrText>ADDIN CSL_CITATION {"citationItems":[{"id":"ITEM-1","itemData":{"DOI":"10.1109/ICAPR.2009.96","ISBN":"9780769535203","abstract":"After the analysis of the problems a raster-to-vector (R2V) software can meet, a strategy involving a pre-processing, a clustering, a labeling and finally a vectorization phase is proposed. Much emphasis is put on the clustering and the labeling phases which depend on the pixel type (edge, line, or other). In particular, it is suggested to use the medianshift on all the pixels but the edgels to extract the main colors. Results are shown on scanned maps. ?? 2009 IEEE.","author":[{"dropping-particle":"","family":"Lacroix","given":"Vinciane","non-dropping-particle":"","parse-names":false,"suffix":""}],"container-title":"Proceedings of the 7th International Conference on Advances in Pattern Recognition, ICAPR 2009","id":"ITEM-1","issue":"c","issued":{"date-parts":[["2009"]]},"page":"318-321","title":"Raster-to-vector conversion: problems and tools towards a solution a map segmentation application","type":"article-journal","volume":"1"},"uris":["http://www.mendeley.com/documents/?uuid=fb41dc62-332e-4c77-9c8c-37079cfba5c4"]}],"mendeley":{"formattedCitation":"(Lacroix, 2009)","plainTextFormattedCitation":"(Lacroix, 2009)","previouslyFormattedCitation":"(Lacroix, 2009)"},"properties":{"noteIndex":0},"schema":"https://github.com/citation-style-language/schema/raw/master/csl-citation.json"}</w:instrText>
      </w:r>
      <w:r w:rsidRPr="00DE662E">
        <w:rPr>
          <w:rFonts w:cs="Times New Roman"/>
          <w:sz w:val="20"/>
        </w:rPr>
        <w:fldChar w:fldCharType="separate"/>
      </w:r>
      <w:r w:rsidRPr="00DE662E">
        <w:rPr>
          <w:rFonts w:cs="Times New Roman"/>
          <w:noProof/>
          <w:sz w:val="20"/>
        </w:rPr>
        <w:t>(Lacroix, 2009)</w:t>
      </w:r>
      <w:r w:rsidRPr="00DE662E">
        <w:rPr>
          <w:rFonts w:cs="Times New Roman"/>
          <w:sz w:val="20"/>
        </w:rPr>
        <w:fldChar w:fldCharType="end"/>
      </w:r>
    </w:p>
    <w:p w14:paraId="4725493B" w14:textId="77777777" w:rsidR="00F133E4" w:rsidRDefault="00F133E4" w:rsidP="00C3095E">
      <w:pPr>
        <w:pStyle w:val="Heading3"/>
      </w:pPr>
      <w:r>
        <w:t>Research Question</w:t>
      </w:r>
    </w:p>
    <w:p w14:paraId="7C773512" w14:textId="77777777" w:rsidR="008407FE" w:rsidRPr="008407FE" w:rsidRDefault="00C3095E" w:rsidP="00C3095E">
      <w:pPr>
        <w:spacing w:line="360" w:lineRule="auto"/>
      </w:pPr>
      <w:r>
        <w:rPr>
          <w:rFonts w:cs="Times New Roman"/>
        </w:rPr>
        <w:t xml:space="preserve">How is the problem of </w:t>
      </w:r>
      <w:r w:rsidR="008407FE" w:rsidRPr="00DE662E">
        <w:rPr>
          <w:rFonts w:cs="Times New Roman"/>
        </w:rPr>
        <w:t>a common platform that identifies the properties of a Raster image and converts it into a Vector file by using the best method of conversion using parameters which best fit the use case of the resulting vector image addressed currently in the research domain of GIS graphics processing?</w:t>
      </w:r>
    </w:p>
    <w:p w14:paraId="043BEF2D" w14:textId="77777777" w:rsidR="00F133E4" w:rsidRDefault="00F133E4" w:rsidP="00F133E4">
      <w:pPr>
        <w:pStyle w:val="Heading3"/>
      </w:pPr>
      <w:r>
        <w:t>Motivation</w:t>
      </w:r>
    </w:p>
    <w:p w14:paraId="0A5339BD" w14:textId="77777777" w:rsidR="008407FE" w:rsidRPr="00DE662E" w:rsidRDefault="008407FE" w:rsidP="008407FE">
      <w:pPr>
        <w:spacing w:line="360" w:lineRule="auto"/>
        <w:rPr>
          <w:rFonts w:cs="Times New Roman"/>
        </w:rPr>
      </w:pPr>
      <w:r w:rsidRPr="00DE662E">
        <w:rPr>
          <w:rFonts w:cs="Times New Roman"/>
        </w:rPr>
        <w:t>After researching on the basic concept of converting Raster images into Vector images for graphic design purposes, I have come to find the importance of it but in a different domain which is in the field of GIS. Raster and Vector data structures are widely used in analysis in GIS and as both of these type of images are needed according to different situations. It has motivated me to create this automated Raster to Vector conversion tool.</w:t>
      </w:r>
    </w:p>
    <w:p w14:paraId="35DAB777" w14:textId="77777777" w:rsidR="008407FE" w:rsidRPr="008407FE" w:rsidRDefault="008407FE" w:rsidP="008407FE"/>
    <w:p w14:paraId="22BD25BA" w14:textId="77777777" w:rsidR="00F133E4" w:rsidRDefault="00F133E4" w:rsidP="00F133E4">
      <w:pPr>
        <w:pStyle w:val="Heading2"/>
      </w:pPr>
      <w:r>
        <w:t>Project Aim and Scope</w:t>
      </w:r>
    </w:p>
    <w:p w14:paraId="4D5D0DB6" w14:textId="77777777" w:rsidR="00F133E4" w:rsidRDefault="00F133E4" w:rsidP="00F133E4">
      <w:pPr>
        <w:pStyle w:val="Heading3"/>
      </w:pPr>
      <w:r>
        <w:t>Project Aim</w:t>
      </w:r>
    </w:p>
    <w:p w14:paraId="05E3E15A" w14:textId="77777777" w:rsidR="008407FE" w:rsidRDefault="008407FE" w:rsidP="008407FE">
      <w:pPr>
        <w:spacing w:line="360" w:lineRule="auto"/>
        <w:rPr>
          <w:rFonts w:cs="Times New Roman"/>
        </w:rPr>
      </w:pPr>
      <w:r w:rsidRPr="00DE662E">
        <w:rPr>
          <w:rFonts w:cs="Times New Roman"/>
        </w:rPr>
        <w:t>To investigate design and implement a Raster to Vector conversion platform that selects the best method of conversion using image processing techniques.</w:t>
      </w:r>
    </w:p>
    <w:p w14:paraId="1248F232" w14:textId="77777777" w:rsidR="0014141C" w:rsidRPr="008407FE" w:rsidRDefault="0014141C" w:rsidP="008407FE">
      <w:pPr>
        <w:spacing w:line="360" w:lineRule="auto"/>
        <w:rPr>
          <w:rFonts w:cs="Times New Roman"/>
        </w:rPr>
      </w:pPr>
      <w:bookmarkStart w:id="1" w:name="_GoBack"/>
      <w:bookmarkEnd w:id="1"/>
    </w:p>
    <w:p w14:paraId="138019FF" w14:textId="77777777" w:rsidR="00F133E4" w:rsidRDefault="00F133E4" w:rsidP="00F133E4">
      <w:pPr>
        <w:pStyle w:val="Heading3"/>
      </w:pPr>
      <w:r>
        <w:lastRenderedPageBreak/>
        <w:t>Project Scope</w:t>
      </w:r>
    </w:p>
    <w:p w14:paraId="3471F719" w14:textId="77777777" w:rsidR="00F133E4" w:rsidRDefault="00F133E4" w:rsidP="00F133E4">
      <w:pPr>
        <w:rPr>
          <w:b/>
          <w:bCs/>
        </w:rPr>
      </w:pPr>
      <w:r w:rsidRPr="00F133E4">
        <w:rPr>
          <w:b/>
          <w:bCs/>
        </w:rPr>
        <w:t>In</w:t>
      </w:r>
      <w:r>
        <w:rPr>
          <w:b/>
          <w:bCs/>
        </w:rPr>
        <w:t>-</w:t>
      </w:r>
      <w:r w:rsidRPr="00F133E4">
        <w:rPr>
          <w:b/>
          <w:bCs/>
        </w:rPr>
        <w:t>Scope</w:t>
      </w:r>
    </w:p>
    <w:p w14:paraId="13213B0C" w14:textId="77777777" w:rsidR="008407FE" w:rsidRPr="008407FE" w:rsidRDefault="008407FE" w:rsidP="008407FE">
      <w:pPr>
        <w:pStyle w:val="ListParagraph"/>
        <w:numPr>
          <w:ilvl w:val="0"/>
          <w:numId w:val="5"/>
        </w:numPr>
        <w:spacing w:line="360" w:lineRule="auto"/>
        <w:rPr>
          <w:rFonts w:cs="Times New Roman"/>
        </w:rPr>
      </w:pPr>
      <w:r w:rsidRPr="008407FE">
        <w:rPr>
          <w:rFonts w:cs="Times New Roman"/>
        </w:rPr>
        <w:t>Raster to Vector conversion tool is only developed geared towards GIS</w:t>
      </w:r>
    </w:p>
    <w:p w14:paraId="7CE30157" w14:textId="77777777" w:rsidR="008407FE" w:rsidRPr="008407FE" w:rsidRDefault="008407FE" w:rsidP="008407FE">
      <w:pPr>
        <w:pStyle w:val="ListParagraph"/>
        <w:numPr>
          <w:ilvl w:val="0"/>
          <w:numId w:val="5"/>
        </w:numPr>
        <w:spacing w:line="360" w:lineRule="auto"/>
        <w:rPr>
          <w:rFonts w:cs="Times New Roman"/>
        </w:rPr>
      </w:pPr>
      <w:r w:rsidRPr="008407FE">
        <w:rPr>
          <w:rFonts w:cs="Times New Roman"/>
        </w:rPr>
        <w:t>Training an image processing model to identify certain properties of images that affect conversion algorithms.</w:t>
      </w:r>
    </w:p>
    <w:p w14:paraId="2BB75979" w14:textId="77777777" w:rsidR="008407FE" w:rsidRPr="008407FE" w:rsidRDefault="008407FE" w:rsidP="008407FE">
      <w:pPr>
        <w:pStyle w:val="ListParagraph"/>
        <w:numPr>
          <w:ilvl w:val="0"/>
          <w:numId w:val="5"/>
        </w:numPr>
        <w:spacing w:line="360" w:lineRule="auto"/>
        <w:rPr>
          <w:rFonts w:cs="Times New Roman"/>
        </w:rPr>
      </w:pPr>
      <w:r w:rsidRPr="008407FE">
        <w:rPr>
          <w:rFonts w:cs="Times New Roman"/>
        </w:rPr>
        <w:t>Integrating Image processing for the identification special characteristics to identify the best conversion algorithm</w:t>
      </w:r>
    </w:p>
    <w:p w14:paraId="33F03BF8" w14:textId="77777777" w:rsidR="008407FE" w:rsidRPr="008407FE" w:rsidRDefault="008407FE" w:rsidP="008407FE">
      <w:pPr>
        <w:pStyle w:val="ListParagraph"/>
        <w:numPr>
          <w:ilvl w:val="0"/>
          <w:numId w:val="5"/>
        </w:numPr>
        <w:spacing w:line="360" w:lineRule="auto"/>
        <w:rPr>
          <w:rFonts w:cs="Times New Roman"/>
        </w:rPr>
      </w:pPr>
      <w:r w:rsidRPr="008407FE">
        <w:rPr>
          <w:rFonts w:cs="Times New Roman"/>
        </w:rPr>
        <w:t>Considering of continuous tone images as well as line based images for the conversion process</w:t>
      </w:r>
    </w:p>
    <w:p w14:paraId="223957BC" w14:textId="77777777" w:rsidR="008407FE" w:rsidRPr="008407FE" w:rsidRDefault="008407FE" w:rsidP="008407FE">
      <w:pPr>
        <w:pStyle w:val="ListParagraph"/>
        <w:numPr>
          <w:ilvl w:val="0"/>
          <w:numId w:val="5"/>
        </w:numPr>
        <w:rPr>
          <w:b/>
          <w:bCs/>
        </w:rPr>
      </w:pPr>
      <w:r w:rsidRPr="008407FE">
        <w:rPr>
          <w:rFonts w:cs="Times New Roman"/>
        </w:rPr>
        <w:t>Set conversion method from either one of Accurate or Fast conversion</w:t>
      </w:r>
    </w:p>
    <w:p w14:paraId="0CE79B72" w14:textId="77777777" w:rsidR="00F133E4" w:rsidRDefault="00F133E4" w:rsidP="00F133E4">
      <w:pPr>
        <w:rPr>
          <w:b/>
          <w:bCs/>
        </w:rPr>
      </w:pPr>
      <w:r>
        <w:rPr>
          <w:b/>
          <w:bCs/>
        </w:rPr>
        <w:t>Out-Scope</w:t>
      </w:r>
    </w:p>
    <w:p w14:paraId="2C431738" w14:textId="77777777" w:rsidR="008407FE" w:rsidRPr="008407FE" w:rsidRDefault="008407FE" w:rsidP="008407FE">
      <w:pPr>
        <w:pStyle w:val="ListParagraph"/>
        <w:numPr>
          <w:ilvl w:val="0"/>
          <w:numId w:val="4"/>
        </w:numPr>
        <w:spacing w:line="360" w:lineRule="auto"/>
        <w:rPr>
          <w:rFonts w:cs="Times New Roman"/>
        </w:rPr>
      </w:pPr>
      <w:r w:rsidRPr="008407FE">
        <w:rPr>
          <w:rFonts w:cs="Times New Roman"/>
        </w:rPr>
        <w:t>Conversion of Raster to Vector for other domains such as graphic design.</w:t>
      </w:r>
    </w:p>
    <w:p w14:paraId="24DE78AA" w14:textId="77777777" w:rsidR="008407FE" w:rsidRPr="008407FE" w:rsidRDefault="008407FE" w:rsidP="008407FE">
      <w:pPr>
        <w:pStyle w:val="ListParagraph"/>
        <w:numPr>
          <w:ilvl w:val="0"/>
          <w:numId w:val="4"/>
        </w:numPr>
        <w:rPr>
          <w:b/>
          <w:bCs/>
        </w:rPr>
      </w:pPr>
      <w:r w:rsidRPr="008407FE">
        <w:rPr>
          <w:rFonts w:cs="Times New Roman"/>
        </w:rPr>
        <w:t>OCR functionality out of image text is not considered, and will be represented in the converted images as graphical data and not textual data.</w:t>
      </w:r>
    </w:p>
    <w:p w14:paraId="05C7E9E1" w14:textId="77777777" w:rsidR="008407FE" w:rsidRPr="008407FE" w:rsidRDefault="008407FE" w:rsidP="008407FE">
      <w:pPr>
        <w:rPr>
          <w:b/>
          <w:bCs/>
        </w:rPr>
      </w:pPr>
    </w:p>
    <w:p w14:paraId="6164013A" w14:textId="77777777" w:rsidR="00F133E4" w:rsidRDefault="00F133E4" w:rsidP="00F133E4">
      <w:pPr>
        <w:pStyle w:val="Heading2"/>
      </w:pPr>
      <w:r>
        <w:t>Objectives</w:t>
      </w:r>
    </w:p>
    <w:p w14:paraId="548FF984" w14:textId="77777777" w:rsidR="008407FE" w:rsidRPr="008407FE" w:rsidRDefault="008407FE" w:rsidP="008407FE">
      <w:pPr>
        <w:spacing w:line="360" w:lineRule="auto"/>
        <w:rPr>
          <w:rFonts w:cs="Times New Roman"/>
        </w:rPr>
      </w:pPr>
      <w:r w:rsidRPr="00DE662E">
        <w:rPr>
          <w:rFonts w:cs="Times New Roman"/>
        </w:rPr>
        <w:t>I have identified the following as the objectives to achieve to complete my Research successfully.</w:t>
      </w:r>
    </w:p>
    <w:p w14:paraId="326428ED" w14:textId="77777777" w:rsidR="00F133E4" w:rsidRDefault="00F133E4" w:rsidP="00F133E4">
      <w:pPr>
        <w:pStyle w:val="Heading3"/>
      </w:pPr>
      <w:r>
        <w:t>Research Objectives</w:t>
      </w:r>
    </w:p>
    <w:p w14:paraId="4782DC1F" w14:textId="77777777" w:rsidR="008407FE" w:rsidRPr="00DE662E" w:rsidRDefault="008407FE" w:rsidP="00C3095E">
      <w:pPr>
        <w:pStyle w:val="ListParagraph"/>
        <w:numPr>
          <w:ilvl w:val="0"/>
          <w:numId w:val="6"/>
        </w:numPr>
        <w:spacing w:line="360" w:lineRule="auto"/>
        <w:rPr>
          <w:rFonts w:cs="Times New Roman"/>
        </w:rPr>
      </w:pPr>
      <w:r w:rsidRPr="00DE662E">
        <w:rPr>
          <w:rFonts w:cs="Times New Roman"/>
        </w:rPr>
        <w:t>To conduct a thorough literature review on existing solutions and platforms</w:t>
      </w:r>
    </w:p>
    <w:p w14:paraId="02436ACE" w14:textId="77777777" w:rsidR="008407FE" w:rsidRPr="00DE662E" w:rsidRDefault="008407FE" w:rsidP="00C3095E">
      <w:pPr>
        <w:pStyle w:val="ListParagraph"/>
        <w:numPr>
          <w:ilvl w:val="0"/>
          <w:numId w:val="6"/>
        </w:numPr>
        <w:spacing w:line="360" w:lineRule="auto"/>
        <w:rPr>
          <w:rFonts w:cs="Times New Roman"/>
        </w:rPr>
      </w:pPr>
      <w:r w:rsidRPr="00DE662E">
        <w:rPr>
          <w:rFonts w:cs="Times New Roman"/>
        </w:rPr>
        <w:t xml:space="preserve">To design an image processing model to identify properties of a Raster image. </w:t>
      </w:r>
    </w:p>
    <w:p w14:paraId="6F6516A2" w14:textId="77777777" w:rsidR="008407FE" w:rsidRPr="00DE662E" w:rsidRDefault="008407FE" w:rsidP="00C3095E">
      <w:pPr>
        <w:pStyle w:val="ListParagraph"/>
        <w:numPr>
          <w:ilvl w:val="0"/>
          <w:numId w:val="6"/>
        </w:numPr>
        <w:spacing w:line="360" w:lineRule="auto"/>
        <w:rPr>
          <w:rFonts w:cs="Times New Roman"/>
        </w:rPr>
      </w:pPr>
      <w:r w:rsidRPr="00DE662E">
        <w:rPr>
          <w:rFonts w:cs="Times New Roman"/>
        </w:rPr>
        <w:t>To implement functionality to determine the most favorable algorithm for the conversion through the parameters identified from the image processing process.</w:t>
      </w:r>
    </w:p>
    <w:p w14:paraId="14222EBB" w14:textId="77777777" w:rsidR="008407FE" w:rsidRDefault="008407FE" w:rsidP="00C3095E">
      <w:pPr>
        <w:pStyle w:val="ListParagraph"/>
        <w:numPr>
          <w:ilvl w:val="0"/>
          <w:numId w:val="6"/>
        </w:numPr>
        <w:spacing w:line="360" w:lineRule="auto"/>
      </w:pPr>
      <w:r w:rsidRPr="00DE662E">
        <w:rPr>
          <w:rFonts w:cs="Times New Roman"/>
        </w:rPr>
        <w:t xml:space="preserve"> To evaluate the converted Vector image in terms of accuracy and speed of conversion.</w:t>
      </w:r>
      <w:r w:rsidR="00C3095E" w:rsidRPr="008407FE">
        <w:rPr>
          <w:highlight w:val="yellow"/>
        </w:rPr>
        <w:t xml:space="preserve"> </w:t>
      </w:r>
    </w:p>
    <w:p w14:paraId="7E67794C" w14:textId="77777777" w:rsidR="00C3095E" w:rsidRDefault="00C3095E">
      <w:r>
        <w:br w:type="page"/>
      </w:r>
    </w:p>
    <w:p w14:paraId="62A54FBE" w14:textId="77777777" w:rsidR="00C3095E" w:rsidRPr="008407FE" w:rsidRDefault="00C3095E" w:rsidP="00C3095E">
      <w:pPr>
        <w:spacing w:line="360" w:lineRule="auto"/>
      </w:pPr>
    </w:p>
    <w:p w14:paraId="7AF12508" w14:textId="77777777" w:rsidR="00F133E4" w:rsidRDefault="00F133E4" w:rsidP="00F133E4">
      <w:pPr>
        <w:pStyle w:val="Heading2"/>
      </w:pPr>
      <w:r>
        <w:t>Overview of the Solution</w:t>
      </w:r>
    </w:p>
    <w:p w14:paraId="10268B29" w14:textId="77777777" w:rsidR="008407FE" w:rsidRPr="00DE662E" w:rsidRDefault="0014141C" w:rsidP="008407FE">
      <w:pPr>
        <w:spacing w:line="360" w:lineRule="auto"/>
        <w:jc w:val="center"/>
        <w:rPr>
          <w:rFonts w:cs="Times New Roman"/>
        </w:rPr>
      </w:pPr>
      <w:r>
        <w:rPr>
          <w:rFonts w:cs="Times New Roman"/>
        </w:rPr>
        <w:pict w14:anchorId="632260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12.75pt;height:522.4pt">
            <v:imagedata r:id="rId7" o:title="Rough Diagram Proposed Solution"/>
          </v:shape>
        </w:pict>
      </w:r>
    </w:p>
    <w:p w14:paraId="31B5630F" w14:textId="77777777" w:rsidR="004C24EB" w:rsidRDefault="004C24EB" w:rsidP="008407FE">
      <w:pPr>
        <w:spacing w:line="360" w:lineRule="auto"/>
        <w:rPr>
          <w:rFonts w:cs="Times New Roman"/>
          <w:highlight w:val="yellow"/>
        </w:rPr>
      </w:pPr>
    </w:p>
    <w:p w14:paraId="16A61503" w14:textId="77777777" w:rsidR="004C24EB" w:rsidRDefault="004C24EB" w:rsidP="008407FE">
      <w:pPr>
        <w:spacing w:line="360" w:lineRule="auto"/>
        <w:rPr>
          <w:rFonts w:cs="Times New Roman"/>
          <w:highlight w:val="yellow"/>
        </w:rPr>
      </w:pPr>
    </w:p>
    <w:p w14:paraId="7C80D067" w14:textId="77777777" w:rsidR="008407FE" w:rsidRDefault="004C24EB" w:rsidP="008407FE">
      <w:pPr>
        <w:spacing w:line="360" w:lineRule="auto"/>
        <w:rPr>
          <w:rFonts w:cs="Times New Roman"/>
        </w:rPr>
      </w:pPr>
      <w:r>
        <w:rPr>
          <w:rFonts w:cs="Times New Roman"/>
        </w:rPr>
        <w:lastRenderedPageBreak/>
        <w:t>As shown in the figure above the main system is made up of three components. The image classifier, system of determining best conversion parameters and the raster to vector conversion library.</w:t>
      </w:r>
    </w:p>
    <w:p w14:paraId="74C80816" w14:textId="77777777" w:rsidR="004C24EB" w:rsidRDefault="004C24EB" w:rsidP="008407FE">
      <w:pPr>
        <w:spacing w:line="360" w:lineRule="auto"/>
        <w:rPr>
          <w:rFonts w:cs="Times New Roman"/>
        </w:rPr>
      </w:pPr>
      <w:r>
        <w:rPr>
          <w:rFonts w:cs="Times New Roman"/>
        </w:rPr>
        <w:t>When taking a closer look at each system; the system of determining best conversion parameters is a machine learning based system that finds the best conversion parameters by interpolating data from a set of previously identified conversion parameters for each image classification and the match rate of the image to its particular classification determined by the Image classifier.</w:t>
      </w:r>
    </w:p>
    <w:p w14:paraId="38EB19D2" w14:textId="77777777" w:rsidR="004C24EB" w:rsidRDefault="004C24EB" w:rsidP="008407FE">
      <w:pPr>
        <w:spacing w:line="360" w:lineRule="auto"/>
        <w:rPr>
          <w:rFonts w:cs="Times New Roman"/>
        </w:rPr>
      </w:pPr>
      <w:r>
        <w:rPr>
          <w:rFonts w:cs="Times New Roman"/>
        </w:rPr>
        <w:t>The initial best fit parameters are identified by converting a single image into multiple vector images each time with different parameters within a certain range of each parameter and comparing its visual similarity with the original using an image processing library. This similarity is then recorded in a csv file for the system of determining the best conversion parameter to use.</w:t>
      </w:r>
    </w:p>
    <w:p w14:paraId="2E4A616F" w14:textId="77777777" w:rsidR="004C24EB" w:rsidRDefault="004C24EB" w:rsidP="008407FE">
      <w:pPr>
        <w:spacing w:line="360" w:lineRule="auto"/>
        <w:rPr>
          <w:rFonts w:cs="Times New Roman"/>
        </w:rPr>
      </w:pPr>
      <w:r>
        <w:rPr>
          <w:rFonts w:cs="Times New Roman"/>
        </w:rPr>
        <w:t>A data set of several hundred labelled GIS image types are used to train the image classifier.</w:t>
      </w:r>
    </w:p>
    <w:p w14:paraId="7688B87C" w14:textId="77777777" w:rsidR="0014141C" w:rsidRDefault="0014141C" w:rsidP="008407FE">
      <w:pPr>
        <w:spacing w:line="360" w:lineRule="auto"/>
        <w:rPr>
          <w:rFonts w:cs="Times New Roman"/>
        </w:rPr>
      </w:pPr>
      <w:r>
        <w:rPr>
          <w:rFonts w:cs="Times New Roman"/>
        </w:rPr>
        <w:t>The raster to vector conversion library is used to convert the images from its raster to vector format in each step that its necessary to do so.</w:t>
      </w:r>
    </w:p>
    <w:p w14:paraId="761A7317" w14:textId="77777777" w:rsidR="0014141C" w:rsidRPr="00DE662E" w:rsidRDefault="0014141C" w:rsidP="008407FE">
      <w:pPr>
        <w:spacing w:line="360" w:lineRule="auto"/>
        <w:rPr>
          <w:rFonts w:cs="Times New Roman"/>
        </w:rPr>
      </w:pPr>
      <w:r>
        <w:rPr>
          <w:rFonts w:cs="Times New Roman"/>
        </w:rPr>
        <w:t>These three main components make up the main system and together convert any given GIS based image which can be classified into an accurate vector image.</w:t>
      </w:r>
    </w:p>
    <w:p w14:paraId="6FBE37E8" w14:textId="77777777" w:rsidR="008407FE" w:rsidRPr="008407FE" w:rsidRDefault="008407FE" w:rsidP="008407FE"/>
    <w:p w14:paraId="6F73B78A" w14:textId="77777777" w:rsidR="00F133E4" w:rsidRDefault="00F133E4" w:rsidP="00F133E4">
      <w:pPr>
        <w:pStyle w:val="Heading2"/>
      </w:pPr>
      <w:r>
        <w:t>Resource Requirements</w:t>
      </w:r>
    </w:p>
    <w:p w14:paraId="45551781" w14:textId="77777777" w:rsidR="0014141C" w:rsidRPr="0014141C" w:rsidRDefault="0014141C" w:rsidP="0014141C">
      <w:pPr>
        <w:jc w:val="center"/>
      </w:pPr>
      <w:r>
        <w:t>*Note these requirements can be subjected to change</w:t>
      </w:r>
    </w:p>
    <w:p w14:paraId="6C7378C4" w14:textId="77777777" w:rsidR="008407FE" w:rsidRPr="00DE662E" w:rsidRDefault="008407FE" w:rsidP="008407FE">
      <w:pPr>
        <w:pStyle w:val="Heading4"/>
        <w:rPr>
          <w:rFonts w:cs="Times New Roman"/>
        </w:rPr>
      </w:pPr>
      <w:bookmarkStart w:id="2" w:name="_Toc22217470"/>
      <w:r w:rsidRPr="00DE662E">
        <w:rPr>
          <w:rFonts w:cs="Times New Roman"/>
        </w:rPr>
        <w:t>Software Requirements</w:t>
      </w:r>
      <w:bookmarkEnd w:id="2"/>
    </w:p>
    <w:p w14:paraId="24ECED4B" w14:textId="77777777" w:rsidR="008407FE" w:rsidRPr="00DE662E" w:rsidRDefault="008407FE" w:rsidP="008407FE">
      <w:pPr>
        <w:pStyle w:val="ListParagraph"/>
        <w:numPr>
          <w:ilvl w:val="0"/>
          <w:numId w:val="7"/>
        </w:numPr>
        <w:spacing w:line="360" w:lineRule="auto"/>
        <w:rPr>
          <w:rFonts w:cs="Times New Roman"/>
        </w:rPr>
      </w:pPr>
      <w:r w:rsidRPr="00DE662E">
        <w:rPr>
          <w:rFonts w:cs="Times New Roman"/>
          <w:b/>
        </w:rPr>
        <w:t>Windows 10 (64-bit version):</w:t>
      </w:r>
      <w:r w:rsidRPr="00DE662E">
        <w:rPr>
          <w:rFonts w:cs="Times New Roman"/>
        </w:rPr>
        <w:t xml:space="preserve"> To accommodate and run the software</w:t>
      </w:r>
    </w:p>
    <w:p w14:paraId="305813EA" w14:textId="77777777" w:rsidR="008407FE" w:rsidRPr="00DE662E" w:rsidRDefault="008407FE" w:rsidP="008407FE">
      <w:pPr>
        <w:pStyle w:val="ListParagraph"/>
        <w:numPr>
          <w:ilvl w:val="0"/>
          <w:numId w:val="7"/>
        </w:numPr>
        <w:spacing w:line="360" w:lineRule="auto"/>
        <w:rPr>
          <w:rFonts w:cs="Times New Roman"/>
        </w:rPr>
      </w:pPr>
      <w:r w:rsidRPr="00DE662E">
        <w:rPr>
          <w:rFonts w:cs="Times New Roman"/>
          <w:b/>
        </w:rPr>
        <w:t>Java, Python:</w:t>
      </w:r>
      <w:r w:rsidRPr="00DE662E">
        <w:rPr>
          <w:rFonts w:cs="Times New Roman"/>
        </w:rPr>
        <w:t xml:space="preserve"> For the conversion algorithms to function</w:t>
      </w:r>
    </w:p>
    <w:p w14:paraId="3E00BE4A" w14:textId="77777777" w:rsidR="008407FE" w:rsidRPr="00DE662E" w:rsidRDefault="008407FE" w:rsidP="008407FE">
      <w:pPr>
        <w:pStyle w:val="ListParagraph"/>
        <w:numPr>
          <w:ilvl w:val="0"/>
          <w:numId w:val="7"/>
        </w:numPr>
        <w:spacing w:line="360" w:lineRule="auto"/>
        <w:rPr>
          <w:rFonts w:cs="Times New Roman"/>
        </w:rPr>
      </w:pPr>
      <w:r w:rsidRPr="00DE662E">
        <w:rPr>
          <w:rFonts w:cs="Times New Roman"/>
          <w:b/>
        </w:rPr>
        <w:t>NodeJS:</w:t>
      </w:r>
      <w:r w:rsidRPr="00DE662E">
        <w:rPr>
          <w:rFonts w:cs="Times New Roman"/>
        </w:rPr>
        <w:t xml:space="preserve"> For backend related scripting</w:t>
      </w:r>
    </w:p>
    <w:p w14:paraId="3D910542" w14:textId="77777777" w:rsidR="008407FE" w:rsidRPr="00DE662E" w:rsidRDefault="008407FE" w:rsidP="008407FE">
      <w:pPr>
        <w:pStyle w:val="ListParagraph"/>
        <w:numPr>
          <w:ilvl w:val="0"/>
          <w:numId w:val="7"/>
        </w:numPr>
        <w:spacing w:line="360" w:lineRule="auto"/>
        <w:rPr>
          <w:rFonts w:cs="Times New Roman"/>
        </w:rPr>
      </w:pPr>
      <w:r w:rsidRPr="00DE662E">
        <w:rPr>
          <w:rFonts w:cs="Times New Roman"/>
          <w:b/>
        </w:rPr>
        <w:t>MSWord:</w:t>
      </w:r>
      <w:r w:rsidRPr="00DE662E">
        <w:rPr>
          <w:rFonts w:cs="Times New Roman"/>
        </w:rPr>
        <w:t xml:space="preserve"> For documentation Requirements</w:t>
      </w:r>
    </w:p>
    <w:p w14:paraId="7F838FC9" w14:textId="77777777" w:rsidR="008407FE" w:rsidRDefault="008407FE" w:rsidP="008407FE">
      <w:pPr>
        <w:pStyle w:val="ListParagraph"/>
        <w:numPr>
          <w:ilvl w:val="0"/>
          <w:numId w:val="7"/>
        </w:numPr>
        <w:spacing w:line="360" w:lineRule="auto"/>
        <w:rPr>
          <w:rFonts w:cs="Times New Roman"/>
        </w:rPr>
      </w:pPr>
      <w:proofErr w:type="spellStart"/>
      <w:r w:rsidRPr="00DE662E">
        <w:rPr>
          <w:rFonts w:cs="Times New Roman"/>
          <w:b/>
        </w:rPr>
        <w:t>GraalVM</w:t>
      </w:r>
      <w:proofErr w:type="spellEnd"/>
      <w:r w:rsidRPr="00DE662E">
        <w:rPr>
          <w:rFonts w:cs="Times New Roman"/>
          <w:b/>
        </w:rPr>
        <w:t>:</w:t>
      </w:r>
      <w:r w:rsidRPr="00DE662E">
        <w:rPr>
          <w:rFonts w:cs="Times New Roman"/>
        </w:rPr>
        <w:t xml:space="preserve"> For cross platform application support</w:t>
      </w:r>
    </w:p>
    <w:p w14:paraId="753017EA" w14:textId="77777777" w:rsidR="0014141C" w:rsidRPr="0014141C" w:rsidRDefault="0014141C" w:rsidP="0014141C">
      <w:pPr>
        <w:spacing w:line="360" w:lineRule="auto"/>
        <w:ind w:left="360"/>
        <w:rPr>
          <w:rFonts w:cs="Times New Roman"/>
        </w:rPr>
      </w:pPr>
    </w:p>
    <w:p w14:paraId="51125CA0" w14:textId="77777777" w:rsidR="008407FE" w:rsidRPr="008407FE" w:rsidRDefault="008407FE" w:rsidP="008407FE">
      <w:pPr>
        <w:spacing w:line="360" w:lineRule="auto"/>
        <w:rPr>
          <w:rFonts w:cs="Times New Roman"/>
        </w:rPr>
      </w:pPr>
    </w:p>
    <w:p w14:paraId="48784043" w14:textId="77777777" w:rsidR="008407FE" w:rsidRPr="00DE662E" w:rsidRDefault="008407FE" w:rsidP="008407FE">
      <w:pPr>
        <w:pStyle w:val="Heading4"/>
        <w:rPr>
          <w:rFonts w:cs="Times New Roman"/>
        </w:rPr>
      </w:pPr>
      <w:bookmarkStart w:id="3" w:name="_Toc22217471"/>
      <w:r w:rsidRPr="00DE662E">
        <w:rPr>
          <w:rFonts w:cs="Times New Roman"/>
        </w:rPr>
        <w:t>Hardware Requirements</w:t>
      </w:r>
      <w:bookmarkEnd w:id="3"/>
    </w:p>
    <w:p w14:paraId="484637E3" w14:textId="77777777" w:rsidR="008407FE" w:rsidRPr="00DE662E" w:rsidRDefault="008407FE" w:rsidP="008407FE">
      <w:pPr>
        <w:pStyle w:val="ListParagraph"/>
        <w:numPr>
          <w:ilvl w:val="0"/>
          <w:numId w:val="8"/>
        </w:numPr>
        <w:spacing w:line="360" w:lineRule="auto"/>
        <w:rPr>
          <w:rFonts w:cs="Times New Roman"/>
        </w:rPr>
      </w:pPr>
      <w:r w:rsidRPr="00DE662E">
        <w:rPr>
          <w:rFonts w:cs="Times New Roman"/>
        </w:rPr>
        <w:t>Core i7 Processor</w:t>
      </w:r>
    </w:p>
    <w:p w14:paraId="48DAC85F" w14:textId="77777777" w:rsidR="008407FE" w:rsidRPr="00DE662E" w:rsidRDefault="008407FE" w:rsidP="008407FE">
      <w:pPr>
        <w:pStyle w:val="ListParagraph"/>
        <w:numPr>
          <w:ilvl w:val="1"/>
          <w:numId w:val="8"/>
        </w:numPr>
        <w:spacing w:line="360" w:lineRule="auto"/>
        <w:rPr>
          <w:rFonts w:cs="Times New Roman"/>
        </w:rPr>
      </w:pPr>
      <w:r w:rsidRPr="00DE662E">
        <w:rPr>
          <w:rFonts w:cs="Times New Roman"/>
        </w:rPr>
        <w:t>High processing power required for algorithms to be executed</w:t>
      </w:r>
    </w:p>
    <w:p w14:paraId="0C45B43D" w14:textId="77777777" w:rsidR="008407FE" w:rsidRPr="00DE662E" w:rsidRDefault="008407FE" w:rsidP="008407FE">
      <w:pPr>
        <w:pStyle w:val="ListParagraph"/>
        <w:numPr>
          <w:ilvl w:val="0"/>
          <w:numId w:val="8"/>
        </w:numPr>
        <w:spacing w:line="360" w:lineRule="auto"/>
        <w:rPr>
          <w:rFonts w:cs="Times New Roman"/>
        </w:rPr>
      </w:pPr>
      <w:r w:rsidRPr="00DE662E">
        <w:rPr>
          <w:rFonts w:cs="Times New Roman"/>
        </w:rPr>
        <w:t>Minimum 4GB RAM</w:t>
      </w:r>
    </w:p>
    <w:p w14:paraId="692045D3" w14:textId="77777777" w:rsidR="008407FE" w:rsidRPr="00DE662E" w:rsidRDefault="008407FE" w:rsidP="008407FE">
      <w:pPr>
        <w:pStyle w:val="ListParagraph"/>
        <w:numPr>
          <w:ilvl w:val="1"/>
          <w:numId w:val="8"/>
        </w:numPr>
        <w:spacing w:line="360" w:lineRule="auto"/>
        <w:rPr>
          <w:rFonts w:cs="Times New Roman"/>
        </w:rPr>
      </w:pPr>
      <w:r w:rsidRPr="00DE662E">
        <w:rPr>
          <w:rFonts w:cs="Times New Roman"/>
        </w:rPr>
        <w:t>For application to run smoothly and not run out of system memory</w:t>
      </w:r>
    </w:p>
    <w:p w14:paraId="16239C4D" w14:textId="77777777" w:rsidR="008407FE" w:rsidRPr="00DE662E" w:rsidRDefault="008407FE" w:rsidP="008407FE">
      <w:pPr>
        <w:pStyle w:val="ListParagraph"/>
        <w:numPr>
          <w:ilvl w:val="0"/>
          <w:numId w:val="8"/>
        </w:numPr>
        <w:spacing w:line="360" w:lineRule="auto"/>
        <w:rPr>
          <w:rFonts w:cs="Times New Roman"/>
        </w:rPr>
      </w:pPr>
      <w:r w:rsidRPr="00DE662E">
        <w:rPr>
          <w:rFonts w:cs="Times New Roman"/>
        </w:rPr>
        <w:t>Disk Space: Up to 10GB</w:t>
      </w:r>
    </w:p>
    <w:p w14:paraId="6F2FF7FB" w14:textId="77777777" w:rsidR="008407FE" w:rsidRPr="00DE662E" w:rsidRDefault="008407FE" w:rsidP="008407FE">
      <w:pPr>
        <w:pStyle w:val="ListParagraph"/>
        <w:numPr>
          <w:ilvl w:val="1"/>
          <w:numId w:val="8"/>
        </w:numPr>
        <w:spacing w:line="360" w:lineRule="auto"/>
        <w:rPr>
          <w:rFonts w:cs="Times New Roman"/>
        </w:rPr>
      </w:pPr>
      <w:r w:rsidRPr="00DE662E">
        <w:rPr>
          <w:rFonts w:cs="Times New Roman"/>
        </w:rPr>
        <w:t>For storing of application and images and temporary files created while converting and running algorithms</w:t>
      </w:r>
    </w:p>
    <w:p w14:paraId="1E49595D" w14:textId="77777777" w:rsidR="008407FE" w:rsidRPr="008407FE" w:rsidRDefault="008407FE" w:rsidP="008407FE"/>
    <w:p w14:paraId="7EF5FDF4" w14:textId="77777777" w:rsidR="00F133E4" w:rsidRPr="00F133E4" w:rsidRDefault="00F133E4" w:rsidP="00F133E4">
      <w:pPr>
        <w:pStyle w:val="Heading2"/>
      </w:pPr>
      <w:r>
        <w:t>Chapter Summary</w:t>
      </w:r>
    </w:p>
    <w:p w14:paraId="3E1C6A2F" w14:textId="77777777" w:rsidR="00F133E4" w:rsidRPr="008407FE" w:rsidRDefault="008407FE" w:rsidP="00F133E4">
      <w:r w:rsidRPr="008407FE">
        <w:t>Have to write</w:t>
      </w:r>
    </w:p>
    <w:sectPr w:rsidR="00F133E4" w:rsidRPr="008407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illon Lakshman" w:date="2020-03-26T18:24:00Z" w:initials="DL">
    <w:p w14:paraId="695D2A42" w14:textId="77777777" w:rsidR="00C3095E" w:rsidRDefault="00C3095E">
      <w:pPr>
        <w:pStyle w:val="CommentText"/>
      </w:pPr>
      <w:r>
        <w:rPr>
          <w:rStyle w:val="CommentReference"/>
        </w:rPr>
        <w:annotationRef/>
      </w:r>
      <w:hyperlink r:id="rId1" w:history="1">
        <w:r>
          <w:rPr>
            <w:rStyle w:val="Hyperlink"/>
          </w:rPr>
          <w:t>file:///C:/Users/Dillon%20Lakshman/Downloads/xu-ly-anh_nguyen-thanh-hai_matlab-image_processing_tutorial%20-%20[cuuduongthancong.com].pdf</w:t>
        </w:r>
      </w:hyperlink>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95D2A4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Iskoola Pota">
    <w:panose1 w:val="020B0502040204020203"/>
    <w:charset w:val="00"/>
    <w:family w:val="swiss"/>
    <w:pitch w:val="variable"/>
    <w:sig w:usb0="00000003" w:usb1="00000000" w:usb2="00000200" w:usb3="00000000" w:csb0="0000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0419D3"/>
    <w:multiLevelType w:val="hybridMultilevel"/>
    <w:tmpl w:val="E04C43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0843B13"/>
    <w:multiLevelType w:val="hybridMultilevel"/>
    <w:tmpl w:val="A10CD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044A29"/>
    <w:multiLevelType w:val="hybridMultilevel"/>
    <w:tmpl w:val="A5BA60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6C4176C"/>
    <w:multiLevelType w:val="hybridMultilevel"/>
    <w:tmpl w:val="9EE66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DA275F4"/>
    <w:multiLevelType w:val="multilevel"/>
    <w:tmpl w:val="7FC6543A"/>
    <w:lvl w:ilvl="0">
      <w:start w:val="1"/>
      <w:numFmt w:val="decimal"/>
      <w:pStyle w:val="Heading1"/>
      <w:lvlText w:val="%1."/>
      <w:lvlJc w:val="left"/>
      <w:pPr>
        <w:ind w:left="540" w:hanging="360"/>
      </w:pPr>
      <w:rPr>
        <w:sz w:val="32"/>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536D33DE"/>
    <w:multiLevelType w:val="hybridMultilevel"/>
    <w:tmpl w:val="330CD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472151A"/>
    <w:multiLevelType w:val="hybridMultilevel"/>
    <w:tmpl w:val="654C6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B7E6089"/>
    <w:multiLevelType w:val="hybridMultilevel"/>
    <w:tmpl w:val="C8DE7A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5"/>
  </w:num>
  <w:num w:numId="4">
    <w:abstractNumId w:val="2"/>
  </w:num>
  <w:num w:numId="5">
    <w:abstractNumId w:val="0"/>
  </w:num>
  <w:num w:numId="6">
    <w:abstractNumId w:val="6"/>
  </w:num>
  <w:num w:numId="7">
    <w:abstractNumId w:val="3"/>
  </w:num>
  <w:num w:numId="8">
    <w:abstractNumId w:val="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llon Lakshman">
    <w15:presenceInfo w15:providerId="Windows Live" w15:userId="0b0ff8b106e365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33E4"/>
    <w:rsid w:val="000B6221"/>
    <w:rsid w:val="0014141C"/>
    <w:rsid w:val="003C3836"/>
    <w:rsid w:val="004C24EB"/>
    <w:rsid w:val="008407FE"/>
    <w:rsid w:val="009810B7"/>
    <w:rsid w:val="009F6B20"/>
    <w:rsid w:val="00A4342B"/>
    <w:rsid w:val="00B85567"/>
    <w:rsid w:val="00C3095E"/>
    <w:rsid w:val="00F133E4"/>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05443"/>
  <w15:chartTrackingRefBased/>
  <w15:docId w15:val="{4C018F6B-FF9D-45F8-8051-EAF15CD16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33E4"/>
    <w:rPr>
      <w:rFonts w:ascii="Times New Roman" w:hAnsi="Times New Roman"/>
      <w:sz w:val="24"/>
    </w:rPr>
  </w:style>
  <w:style w:type="paragraph" w:styleId="Heading1">
    <w:name w:val="heading 1"/>
    <w:basedOn w:val="ListParagraph"/>
    <w:next w:val="Normal"/>
    <w:link w:val="Heading1Char"/>
    <w:uiPriority w:val="9"/>
    <w:qFormat/>
    <w:rsid w:val="00F133E4"/>
    <w:pPr>
      <w:numPr>
        <w:numId w:val="1"/>
      </w:numPr>
      <w:spacing w:line="360" w:lineRule="auto"/>
      <w:ind w:left="360"/>
      <w:outlineLvl w:val="0"/>
    </w:pPr>
    <w:rPr>
      <w:b/>
      <w:sz w:val="32"/>
      <w:szCs w:val="24"/>
    </w:rPr>
  </w:style>
  <w:style w:type="paragraph" w:styleId="Heading2">
    <w:name w:val="heading 2"/>
    <w:basedOn w:val="ListParagraph"/>
    <w:next w:val="Normal"/>
    <w:link w:val="Heading2Char"/>
    <w:uiPriority w:val="9"/>
    <w:unhideWhenUsed/>
    <w:qFormat/>
    <w:rsid w:val="00F133E4"/>
    <w:pPr>
      <w:numPr>
        <w:ilvl w:val="1"/>
        <w:numId w:val="1"/>
      </w:numPr>
      <w:spacing w:line="360" w:lineRule="auto"/>
      <w:outlineLvl w:val="1"/>
    </w:pPr>
    <w:rPr>
      <w:b/>
      <w:sz w:val="28"/>
      <w:szCs w:val="24"/>
    </w:rPr>
  </w:style>
  <w:style w:type="paragraph" w:styleId="Heading3">
    <w:name w:val="heading 3"/>
    <w:basedOn w:val="ListParagraph"/>
    <w:next w:val="Normal"/>
    <w:link w:val="Heading3Char"/>
    <w:uiPriority w:val="9"/>
    <w:unhideWhenUsed/>
    <w:qFormat/>
    <w:rsid w:val="00F133E4"/>
    <w:pPr>
      <w:numPr>
        <w:ilvl w:val="2"/>
        <w:numId w:val="1"/>
      </w:numPr>
      <w:spacing w:line="360" w:lineRule="auto"/>
      <w:outlineLvl w:val="2"/>
    </w:pPr>
    <w:rPr>
      <w:b/>
      <w:szCs w:val="24"/>
    </w:rPr>
  </w:style>
  <w:style w:type="paragraph" w:styleId="Heading4">
    <w:name w:val="heading 4"/>
    <w:basedOn w:val="ListParagraph"/>
    <w:next w:val="Normal"/>
    <w:link w:val="Heading4Char"/>
    <w:uiPriority w:val="9"/>
    <w:unhideWhenUsed/>
    <w:qFormat/>
    <w:rsid w:val="00F133E4"/>
    <w:pPr>
      <w:numPr>
        <w:ilvl w:val="3"/>
        <w:numId w:val="1"/>
      </w:numPr>
      <w:spacing w:line="360" w:lineRule="auto"/>
      <w:outlineLvl w:val="3"/>
    </w:pPr>
    <w:rPr>
      <w:b/>
      <w:szCs w:val="24"/>
    </w:rPr>
  </w:style>
  <w:style w:type="paragraph" w:styleId="Heading5">
    <w:name w:val="heading 5"/>
    <w:basedOn w:val="Normal"/>
    <w:next w:val="Normal"/>
    <w:link w:val="Heading5Char"/>
    <w:uiPriority w:val="9"/>
    <w:semiHidden/>
    <w:unhideWhenUsed/>
    <w:qFormat/>
    <w:rsid w:val="00F133E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33E4"/>
    <w:rPr>
      <w:rFonts w:ascii="Times New Roman" w:hAnsi="Times New Roman"/>
      <w:b/>
      <w:sz w:val="32"/>
      <w:szCs w:val="24"/>
    </w:rPr>
  </w:style>
  <w:style w:type="character" w:customStyle="1" w:styleId="Heading2Char">
    <w:name w:val="Heading 2 Char"/>
    <w:basedOn w:val="DefaultParagraphFont"/>
    <w:link w:val="Heading2"/>
    <w:uiPriority w:val="9"/>
    <w:rsid w:val="00F133E4"/>
    <w:rPr>
      <w:rFonts w:ascii="Times New Roman" w:hAnsi="Times New Roman"/>
      <w:b/>
      <w:sz w:val="28"/>
      <w:szCs w:val="24"/>
    </w:rPr>
  </w:style>
  <w:style w:type="character" w:customStyle="1" w:styleId="Heading3Char">
    <w:name w:val="Heading 3 Char"/>
    <w:basedOn w:val="DefaultParagraphFont"/>
    <w:link w:val="Heading3"/>
    <w:uiPriority w:val="9"/>
    <w:rsid w:val="00F133E4"/>
    <w:rPr>
      <w:rFonts w:ascii="Times New Roman" w:hAnsi="Times New Roman"/>
      <w:b/>
      <w:sz w:val="24"/>
      <w:szCs w:val="24"/>
    </w:rPr>
  </w:style>
  <w:style w:type="character" w:customStyle="1" w:styleId="Heading4Char">
    <w:name w:val="Heading 4 Char"/>
    <w:basedOn w:val="DefaultParagraphFont"/>
    <w:link w:val="Heading4"/>
    <w:uiPriority w:val="9"/>
    <w:rsid w:val="00F133E4"/>
    <w:rPr>
      <w:rFonts w:ascii="Times New Roman" w:hAnsi="Times New Roman"/>
      <w:b/>
      <w:sz w:val="24"/>
      <w:szCs w:val="24"/>
    </w:rPr>
  </w:style>
  <w:style w:type="paragraph" w:styleId="ListParagraph">
    <w:name w:val="List Paragraph"/>
    <w:basedOn w:val="Normal"/>
    <w:uiPriority w:val="34"/>
    <w:qFormat/>
    <w:rsid w:val="00F133E4"/>
    <w:pPr>
      <w:ind w:left="720"/>
      <w:contextualSpacing/>
    </w:pPr>
  </w:style>
  <w:style w:type="character" w:customStyle="1" w:styleId="Heading5Char">
    <w:name w:val="Heading 5 Char"/>
    <w:basedOn w:val="DefaultParagraphFont"/>
    <w:link w:val="Heading5"/>
    <w:uiPriority w:val="9"/>
    <w:semiHidden/>
    <w:rsid w:val="00F133E4"/>
    <w:rPr>
      <w:rFonts w:asciiTheme="majorHAnsi" w:eastAsiaTheme="majorEastAsia" w:hAnsiTheme="majorHAnsi" w:cstheme="majorBidi"/>
      <w:color w:val="2E74B5" w:themeColor="accent1" w:themeShade="BF"/>
      <w:sz w:val="24"/>
    </w:rPr>
  </w:style>
  <w:style w:type="paragraph" w:styleId="Caption">
    <w:name w:val="caption"/>
    <w:basedOn w:val="Normal"/>
    <w:next w:val="Normal"/>
    <w:uiPriority w:val="35"/>
    <w:unhideWhenUsed/>
    <w:qFormat/>
    <w:rsid w:val="008407FE"/>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4342B"/>
    <w:rPr>
      <w:sz w:val="16"/>
      <w:szCs w:val="16"/>
    </w:rPr>
  </w:style>
  <w:style w:type="paragraph" w:styleId="CommentText">
    <w:name w:val="annotation text"/>
    <w:basedOn w:val="Normal"/>
    <w:link w:val="CommentTextChar"/>
    <w:uiPriority w:val="99"/>
    <w:semiHidden/>
    <w:unhideWhenUsed/>
    <w:rsid w:val="00A4342B"/>
    <w:pPr>
      <w:spacing w:line="240" w:lineRule="auto"/>
    </w:pPr>
    <w:rPr>
      <w:sz w:val="20"/>
      <w:szCs w:val="20"/>
    </w:rPr>
  </w:style>
  <w:style w:type="character" w:customStyle="1" w:styleId="CommentTextChar">
    <w:name w:val="Comment Text Char"/>
    <w:basedOn w:val="DefaultParagraphFont"/>
    <w:link w:val="CommentText"/>
    <w:uiPriority w:val="99"/>
    <w:semiHidden/>
    <w:rsid w:val="00A4342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4342B"/>
    <w:rPr>
      <w:b/>
      <w:bCs/>
    </w:rPr>
  </w:style>
  <w:style w:type="character" w:customStyle="1" w:styleId="CommentSubjectChar">
    <w:name w:val="Comment Subject Char"/>
    <w:basedOn w:val="CommentTextChar"/>
    <w:link w:val="CommentSubject"/>
    <w:uiPriority w:val="99"/>
    <w:semiHidden/>
    <w:rsid w:val="00A4342B"/>
    <w:rPr>
      <w:rFonts w:ascii="Times New Roman" w:hAnsi="Times New Roman"/>
      <w:b/>
      <w:bCs/>
      <w:sz w:val="20"/>
      <w:szCs w:val="20"/>
    </w:rPr>
  </w:style>
  <w:style w:type="paragraph" w:styleId="BalloonText">
    <w:name w:val="Balloon Text"/>
    <w:basedOn w:val="Normal"/>
    <w:link w:val="BalloonTextChar"/>
    <w:uiPriority w:val="99"/>
    <w:semiHidden/>
    <w:unhideWhenUsed/>
    <w:rsid w:val="00A434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342B"/>
    <w:rPr>
      <w:rFonts w:ascii="Segoe UI" w:hAnsi="Segoe UI" w:cs="Segoe UI"/>
      <w:sz w:val="18"/>
      <w:szCs w:val="18"/>
    </w:rPr>
  </w:style>
  <w:style w:type="character" w:styleId="Hyperlink">
    <w:name w:val="Hyperlink"/>
    <w:basedOn w:val="DefaultParagraphFont"/>
    <w:uiPriority w:val="99"/>
    <w:semiHidden/>
    <w:unhideWhenUsed/>
    <w:rsid w:val="00A4342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file:///C:\Users\Dillon%20Lakshman\Downloads\xu-ly-anh_nguyen-thanh-hai_matlab-image_processing_tutorial%20-%20%5bcuuduongthancong.com%5d.pdf" TargetMode="External"/></Relationship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3</TotalTime>
  <Pages>8</Pages>
  <Words>4517</Words>
  <Characters>25751</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llon Lakshman</dc:creator>
  <cp:keywords/>
  <dc:description/>
  <cp:lastModifiedBy>Dillon Lakshman</cp:lastModifiedBy>
  <cp:revision>3</cp:revision>
  <dcterms:created xsi:type="dcterms:W3CDTF">2020-03-25T12:39:00Z</dcterms:created>
  <dcterms:modified xsi:type="dcterms:W3CDTF">2020-03-26T13:54:00Z</dcterms:modified>
</cp:coreProperties>
</file>